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002724"/>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002725"/>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proofErr w:type="spellStart"/>
      <w:r w:rsidR="00CF1C06">
        <w:rPr>
          <w:color w:val="333333"/>
          <w:lang w:val="en"/>
        </w:rPr>
        <w:t>Guana</w:t>
      </w:r>
      <w:proofErr w:type="spellEnd"/>
      <w:r w:rsidR="00CF1C06">
        <w:rPr>
          <w:color w:val="333333"/>
          <w:lang w:val="en"/>
        </w:rPr>
        <w:t xml:space="preserve">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002726"/>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 xml:space="preserve">my loving mother, Teresa M. </w:t>
      </w:r>
      <w:proofErr w:type="spellStart"/>
      <w:r w:rsidR="000509C9">
        <w:rPr>
          <w:color w:val="333333"/>
        </w:rPr>
        <w:t>Keefner</w:t>
      </w:r>
      <w:proofErr w:type="spellEnd"/>
      <w:r w:rsidR="000509C9">
        <w:rPr>
          <w:color w:val="333333"/>
        </w:rPr>
        <w:t>,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002727"/>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002728"/>
      <w:r w:rsidRPr="007D1B38">
        <w:lastRenderedPageBreak/>
        <w:t>TABLE OF CONTENTS</w:t>
      </w:r>
      <w:bookmarkEnd w:id="5"/>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EC3634">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EC3634">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002729"/>
      <w:commentRangeStart w:id="7"/>
      <w:r w:rsidR="00FD751A">
        <w:lastRenderedPageBreak/>
        <w:t>LIST OF TABLES</w:t>
      </w:r>
      <w:commentRangeEnd w:id="7"/>
      <w:r w:rsidR="00FD751A">
        <w:rPr>
          <w:rStyle w:val="CommentReference"/>
          <w:b w:val="0"/>
        </w:rPr>
        <w:commentReference w:id="7"/>
      </w:r>
      <w:bookmarkEnd w:id="6"/>
    </w:p>
    <w:p w14:paraId="3489A6DA" w14:textId="77777777" w:rsidR="00FD751A" w:rsidRDefault="00FD751A" w:rsidP="00FD751A">
      <w:pPr>
        <w:spacing w:after="200" w:line="276" w:lineRule="auto"/>
        <w:ind w:firstLine="0"/>
      </w:pPr>
      <w:r w:rsidRPr="00F12CFC">
        <w:t xml:space="preserve">Table 1. </w:t>
      </w:r>
      <w:proofErr w:type="spellStart"/>
      <w:r w:rsidRPr="00F12CFC">
        <w:t>AICc</w:t>
      </w:r>
      <w:proofErr w:type="spellEnd"/>
      <w:r w:rsidRPr="00F12CFC">
        <w:t xml:space="preserve">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6</w:t>
      </w:r>
    </w:p>
    <w:p w14:paraId="1FD2CBEB" w14:textId="77777777" w:rsidR="00FD751A" w:rsidRDefault="00FD751A" w:rsidP="00FD751A">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7</w:t>
      </w:r>
    </w:p>
    <w:p w14:paraId="74E5BE39" w14:textId="77777777" w:rsidR="00FD751A" w:rsidRDefault="00FD751A" w:rsidP="00FD751A">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8</w:t>
      </w:r>
    </w:p>
    <w:p w14:paraId="2CBF9854" w14:textId="77777777" w:rsidR="00FD751A" w:rsidRDefault="00FD751A" w:rsidP="00FD751A">
      <w:pPr>
        <w:spacing w:after="200" w:line="276" w:lineRule="auto"/>
        <w:ind w:firstLine="0"/>
      </w:pPr>
      <w:r>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proofErr w:type="spellStart"/>
      <w:r>
        <w:t>Guana</w:t>
      </w:r>
      <w:proofErr w:type="spellEnd"/>
      <w:r>
        <w:t xml:space="preserve"> Island, BVI from 1992-2018</w:t>
      </w:r>
      <w:r>
        <w:ptab w:relativeTo="margin" w:alignment="right" w:leader="dot"/>
      </w:r>
      <w:r>
        <w:t>39</w:t>
      </w:r>
    </w:p>
    <w:p w14:paraId="4D439F83" w14:textId="77777777" w:rsidR="00FD751A" w:rsidRDefault="00FD751A" w:rsidP="00FD751A">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0</w:t>
      </w:r>
    </w:p>
    <w:p w14:paraId="364B4BFE" w14:textId="77777777" w:rsidR="00FD751A" w:rsidRDefault="00FD751A" w:rsidP="00FD751A">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1</w:t>
      </w:r>
    </w:p>
    <w:p w14:paraId="01AF1C3B" w14:textId="77777777" w:rsidR="00FD751A" w:rsidRDefault="00FD751A" w:rsidP="00FD751A">
      <w:pPr>
        <w:spacing w:after="200" w:line="276" w:lineRule="auto"/>
        <w:ind w:firstLine="0"/>
      </w:pPr>
      <w:r>
        <w:t xml:space="preserve">Table 7. </w:t>
      </w:r>
      <w:proofErr w:type="spellStart"/>
      <w:r>
        <w:t>AICc</w:t>
      </w:r>
      <w:proofErr w:type="spellEnd"/>
      <w:r>
        <w:t xml:space="preserve">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2</w:t>
      </w:r>
    </w:p>
    <w:p w14:paraId="35DAA574" w14:textId="77777777" w:rsidR="00FD751A" w:rsidRDefault="00FD751A" w:rsidP="00FD751A">
      <w:pPr>
        <w:spacing w:after="200" w:line="276" w:lineRule="auto"/>
        <w:ind w:firstLine="0"/>
      </w:pPr>
      <w:r>
        <w:t xml:space="preserve">Table 8. </w:t>
      </w:r>
      <w:proofErr w:type="spellStart"/>
      <w:r>
        <w:t>AICc</w:t>
      </w:r>
      <w:proofErr w:type="spellEnd"/>
      <w:r>
        <w:t xml:space="preserve"> table of models with combined richness, as the sum of coral, fish, and sponge richness,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002730"/>
      <w:commentRangeStart w:id="9"/>
      <w:r>
        <w:lastRenderedPageBreak/>
        <w:t>LIST OF FIGURES</w:t>
      </w:r>
      <w:commentRangeEnd w:id="9"/>
      <w:r>
        <w:rPr>
          <w:rStyle w:val="CommentReference"/>
          <w:b w:val="0"/>
        </w:rPr>
        <w:commentReference w:id="9"/>
      </w:r>
      <w:bookmarkEnd w:id="8"/>
    </w:p>
    <w:p w14:paraId="0C9EA2ED" w14:textId="50506658" w:rsidR="00982442" w:rsidRDefault="00982442" w:rsidP="00982442">
      <w:pPr>
        <w:spacing w:after="200" w:line="276" w:lineRule="auto"/>
        <w:ind w:firstLine="0"/>
      </w:pPr>
      <w:r>
        <w:t xml:space="preserve">Figure 1. Top panel: a 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xml:space="preserve">, (3) Bigelow Beach, (4) Monkey Point, (5) White Bay, (6) Iguana Head, (7) Crab Cove, and (8) Long Point, also known as Muskmelon. Lower panel: the location of </w:t>
      </w:r>
      <w:proofErr w:type="spellStart"/>
      <w:r>
        <w:t>Guana</w:t>
      </w:r>
      <w:proofErr w:type="spellEnd"/>
      <w:r>
        <w:t xml:space="preserve">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 xml:space="preserve">Plots of the targets (rows) and candidate surrogates (columns). 95% confidence intervals shown.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 xml:space="preserve">Spatial variation of combined richness as it varies with rugosity (in cm) across 8 monitoring sites,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 xml:space="preserve">Temporal variation of combined richness as it varies with rugosity (in cm),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0" w:name="_Toc27002731"/>
      <w:commentRangeStart w:id="11"/>
      <w:r w:rsidR="00FD751A">
        <w:lastRenderedPageBreak/>
        <w:t>LIST OF APPENDICES</w:t>
      </w:r>
      <w:commentRangeEnd w:id="11"/>
      <w:r w:rsidR="00FD751A">
        <w:rPr>
          <w:rStyle w:val="CommentReference"/>
          <w:b w:val="0"/>
        </w:rPr>
        <w:commentReference w:id="11"/>
      </w:r>
      <w:bookmarkEnd w:id="10"/>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70027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 xml:space="preserve">Nicole B. </w:t>
      </w:r>
      <w:proofErr w:type="spellStart"/>
      <w:r>
        <w:t>Keefner</w:t>
      </w:r>
      <w:proofErr w:type="spellEnd"/>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002733"/>
      <w:commentRangeStart w:id="14"/>
      <w:commentRangeStart w:id="15"/>
      <w:commentRangeStart w:id="16"/>
      <w:r w:rsidRPr="00B42A1E">
        <w:lastRenderedPageBreak/>
        <w:t>Abstract</w:t>
      </w:r>
      <w:commentRangeEnd w:id="14"/>
      <w:r w:rsidR="004662A3">
        <w:rPr>
          <w:rStyle w:val="CommentReference"/>
          <w:b w:val="0"/>
        </w:rPr>
        <w:commentReference w:id="14"/>
      </w:r>
      <w:commentRangeEnd w:id="15"/>
      <w:commentRangeEnd w:id="16"/>
      <w:r w:rsidR="00226D8D">
        <w:rPr>
          <w:rStyle w:val="CommentReference"/>
          <w:b w:val="0"/>
        </w:rPr>
        <w:commentReference w:id="15"/>
      </w:r>
      <w:r w:rsidR="000A585A">
        <w:rPr>
          <w:rStyle w:val="CommentReference"/>
          <w:b w:val="0"/>
        </w:rPr>
        <w:commentReference w:id="16"/>
      </w:r>
      <w:bookmarkEnd w:id="13"/>
    </w:p>
    <w:p w14:paraId="1D980721" w14:textId="5B64EA1D"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18"/>
      <w:r w:rsidRPr="00DF3AD8">
        <w:t>:</w:t>
      </w:r>
      <w:commentRangeEnd w:id="18"/>
      <w:r w:rsidR="00256595">
        <w:rPr>
          <w:rStyle w:val="CommentReference"/>
        </w:rPr>
        <w:commentReference w:id="18"/>
      </w:r>
      <w:r w:rsidRPr="00DF3AD8">
        <w:t xml:space="preserve"> fish and corals. Due to logistical challenges of species identification, there have been efforts </w:t>
      </w:r>
      <w:commentRangeStart w:id="19"/>
      <w:r w:rsidRPr="00DF3AD8">
        <w:t>attempting</w:t>
      </w:r>
      <w:commentRangeEnd w:id="19"/>
      <w:r w:rsidR="00256595">
        <w:rPr>
          <w:rStyle w:val="CommentReference"/>
        </w:rPr>
        <w:commentReference w:id="19"/>
      </w:r>
      <w:r w:rsidRPr="00DF3AD8">
        <w:t xml:space="preserve"> to estimate species richness on reefs using landscape features as surrogates</w:t>
      </w:r>
      <w:r>
        <w:t xml:space="preserve">, simple indicators that provide an estimate of a target component of biodiversity, often referred </w:t>
      </w:r>
      <w:commentRangeStart w:id="20"/>
      <w:r>
        <w:t xml:space="preserve">to more simply </w:t>
      </w:r>
      <w:commentRangeEnd w:id="20"/>
      <w:r w:rsidR="00A85B62">
        <w:rPr>
          <w:rStyle w:val="CommentReference"/>
        </w:rPr>
        <w:commentReference w:id="20"/>
      </w:r>
      <w:r>
        <w:t>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w:t>
      </w:r>
      <w:commentRangeStart w:id="21"/>
      <w:r w:rsidRPr="00DF3AD8">
        <w:t>top</w:t>
      </w:r>
      <w:commentRangeEnd w:id="21"/>
      <w:r w:rsidR="00226D8D">
        <w:rPr>
          <w:rStyle w:val="CommentReference"/>
        </w:rPr>
        <w:commentReference w:id="21"/>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2"/>
      <w:r w:rsidRPr="00DF3AD8">
        <w:t xml:space="preserve"> </w:t>
      </w:r>
      <w:commentRangeEnd w:id="22"/>
      <w:r w:rsidR="00B42DAD">
        <w:rPr>
          <w:rStyle w:val="CommentReference"/>
        </w:rPr>
        <w:commentReference w:id="22"/>
      </w:r>
      <w:r w:rsidRPr="00DF3AD8">
        <w:t xml:space="preserve">This study provides additional support to the idea that surrogate-target relationships should be assessed over space and time because it can provide </w:t>
      </w:r>
      <w:commentRangeStart w:id="23"/>
      <w:r w:rsidRPr="00DF3AD8">
        <w:t>insight</w:t>
      </w:r>
      <w:commentRangeEnd w:id="23"/>
      <w:r w:rsidR="00226D8D">
        <w:rPr>
          <w:rStyle w:val="CommentReference"/>
        </w:rPr>
        <w:commentReference w:id="23"/>
      </w:r>
      <w:r w:rsidRPr="00DF3AD8">
        <w:t xml:space="preserve"> into these relationships and how the ecosystem changes. We also </w:t>
      </w:r>
      <w:commentRangeStart w:id="24"/>
      <w:r w:rsidRPr="00DF3AD8">
        <w:t>show</w:t>
      </w:r>
      <w:commentRangeEnd w:id="24"/>
      <w:r w:rsidR="00226D8D">
        <w:rPr>
          <w:rStyle w:val="CommentReference"/>
        </w:rPr>
        <w:commentReference w:id="24"/>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5" w:name="_Toc27002734"/>
      <w:r>
        <w:lastRenderedPageBreak/>
        <w:t>Introduction</w:t>
      </w:r>
      <w:bookmarkEnd w:id="25"/>
      <w:r>
        <w:t xml:space="preserve"> </w:t>
      </w:r>
    </w:p>
    <w:p w14:paraId="44C1DF3E" w14:textId="64C91CC5" w:rsidR="00A679EA" w:rsidRDefault="00A679EA" w:rsidP="00CC386C">
      <w:bookmarkStart w:id="26" w:name="_gjdgxs" w:colFirst="0" w:colLast="0"/>
      <w:bookmarkEnd w:id="26"/>
      <w:commentRangeStart w:id="27"/>
      <w:r>
        <w:t>Biodiversity</w:t>
      </w:r>
      <w:commentRangeEnd w:id="27"/>
      <w:r>
        <w:rPr>
          <w:rStyle w:val="CommentReference"/>
        </w:rPr>
        <w:commentReference w:id="27"/>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8"/>
      <w:r w:rsidR="00CD5F38">
        <w:rPr>
          <w:rStyle w:val="CommentReference"/>
        </w:rPr>
        <w:commentReference w:id="28"/>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9"/>
      <w:r w:rsidR="00CD5F38">
        <w:rPr>
          <w:rStyle w:val="CommentReference"/>
        </w:rPr>
        <w:commentReference w:id="2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0"/>
      <w:r w:rsidR="00CD5F38">
        <w:rPr>
          <w:rStyle w:val="CommentReference"/>
        </w:rPr>
        <w:commentReference w:id="30"/>
      </w:r>
      <w:r>
        <w:t>.</w:t>
      </w:r>
    </w:p>
    <w:p w14:paraId="17B674DA" w14:textId="2ECC29C9" w:rsidR="00FB6DD0" w:rsidRDefault="00FB6DD0" w:rsidP="00FB6DD0">
      <w:r>
        <w:t xml:space="preserve">Monitoring species richness requires substantial taxonomic expertise </w:t>
      </w:r>
      <w:commentRangeStart w:id="31"/>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1"/>
      <w:r>
        <w:rPr>
          <w:rStyle w:val="CommentReference"/>
        </w:rPr>
        <w:commentReference w:id="31"/>
      </w:r>
      <w:r>
        <w:t xml:space="preserve">. Even for taxonomic groups that can be completely inventoried in principle, monitoring strategies that could detect all species in a given habitat are often prohibitively expensive and time-consuming </w:t>
      </w:r>
      <w:commentRangeStart w:id="32"/>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2"/>
      <w:r>
        <w:rPr>
          <w:rStyle w:val="CommentReference"/>
        </w:rPr>
        <w:commentReference w:id="32"/>
      </w:r>
      <w:r>
        <w:t xml:space="preserve">. Because a complete inventory of species present in an area is unattainable in many ecosystems, particularly in high diversity systems, surrogates are often used their place. Surrogates are simple indicators that provide an estimate of a target component of biodiversity, often referred to more simply as a target </w:t>
      </w:r>
      <w:commentRangeStart w:id="33"/>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3"/>
      <w:r>
        <w:rPr>
          <w:rStyle w:val="CommentReference"/>
        </w:rPr>
        <w:commentReference w:id="33"/>
      </w:r>
      <w:r>
        <w:t>.</w:t>
      </w:r>
    </w:p>
    <w:p w14:paraId="16F464A2" w14:textId="6A1C6E3B"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proofErr w:type="spellStart"/>
      <w:r>
        <w:t>taxon</w:t>
      </w:r>
      <w:proofErr w:type="spellEnd"/>
      <w:r>
        <w:t xml:space="preserve">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FE2D2F">
        <w:t xml:space="preserve">.  </w:t>
      </w:r>
    </w:p>
    <w:p w14:paraId="1BBB1F82" w14:textId="5E18B9F5"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4"/>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4"/>
      <w:r>
        <w:t>.</w:t>
      </w:r>
      <w:r>
        <w:rPr>
          <w:rStyle w:val="CommentReference"/>
        </w:rPr>
        <w:commentReference w:id="34"/>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35"/>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5"/>
      <w:r w:rsidR="00A0565F">
        <w:rPr>
          <w:rStyle w:val="CommentReference"/>
        </w:rPr>
        <w:commentReference w:id="35"/>
      </w:r>
      <w:r w:rsidR="00A0565F">
        <w:t xml:space="preserve">. The prevalence of studies </w:t>
      </w:r>
      <w:r w:rsidR="003157A0">
        <w:t>analyzing the spatial predi</w:t>
      </w:r>
      <w:r w:rsidR="00F10053">
        <w:t>c</w:t>
      </w:r>
      <w:r w:rsidR="003157A0">
        <w:t>tability of surrogates</w:t>
      </w:r>
      <w:r w:rsidR="00A0565F">
        <w:t xml:space="preserve"> may be due to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6"/>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6"/>
      <w:r w:rsidR="00A0565F">
        <w:rPr>
          <w:rStyle w:val="CommentReference"/>
        </w:rPr>
        <w:commentReference w:id="36"/>
      </w:r>
      <w:r w:rsidR="00A0565F">
        <w:t xml:space="preserve">. However, few studies have explicitly investigated surrogate effectiveness </w:t>
      </w:r>
      <w:r w:rsidR="003157A0">
        <w:t>over time</w:t>
      </w:r>
      <w:r w:rsidR="00A0565F">
        <w:t xml:space="preserve">, and those that have are typically quite short </w:t>
      </w:r>
      <w:commentRangeStart w:id="37"/>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7"/>
      <w:r w:rsidR="00A0565F">
        <w:rPr>
          <w:rStyle w:val="CommentReference"/>
        </w:rPr>
        <w:commentReference w:id="37"/>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8"/>
      <w:commentRangeStart w:id="39"/>
      <w:r w:rsidR="00A0565F">
        <w:t>changes</w:t>
      </w:r>
      <w:commentRangeEnd w:id="38"/>
      <w:r w:rsidR="00A0565F">
        <w:rPr>
          <w:rStyle w:val="CommentReference"/>
        </w:rPr>
        <w:commentReference w:id="38"/>
      </w:r>
      <w:commentRangeEnd w:id="39"/>
      <w:r w:rsidR="003F2A12">
        <w:rPr>
          <w:rStyle w:val="CommentReference"/>
        </w:rPr>
        <w:commentReference w:id="39"/>
      </w:r>
      <w:r w:rsidR="00A0565F">
        <w:t xml:space="preserve"> that influence the target must have a qualitatively similar influence on the surrogate </w:t>
      </w:r>
      <w:commentRangeStart w:id="40"/>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40"/>
      <w:r w:rsidR="00A0565F">
        <w:rPr>
          <w:rStyle w:val="CommentReference"/>
        </w:rPr>
        <w:commentReference w:id="40"/>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w:t>
      </w:r>
      <w:proofErr w:type="gramStart"/>
      <w:r w:rsidR="00032E80">
        <w:t>particular emphasis</w:t>
      </w:r>
      <w:proofErr w:type="gramEnd"/>
      <w:r w:rsidR="00032E80">
        <w:t xml:space="preserve">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41" w:name="_q2hepsd6fli" w:colFirst="0" w:colLast="0"/>
      <w:bookmarkEnd w:id="41"/>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42"/>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42"/>
      <w:r w:rsidR="00CD5F38">
        <w:rPr>
          <w:rStyle w:val="CommentReference"/>
        </w:rPr>
        <w:commentReference w:id="42"/>
      </w:r>
      <w:r w:rsidR="00A679EA">
        <w:t xml:space="preserve">. </w:t>
      </w:r>
    </w:p>
    <w:p w14:paraId="26DC28A9" w14:textId="1A763A6D"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43"/>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3"/>
      <w:r w:rsidR="00460D4B">
        <w:rPr>
          <w:rStyle w:val="CommentReference"/>
        </w:rPr>
        <w:commentReference w:id="43"/>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4"/>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4"/>
      <w:r w:rsidR="00460D4B">
        <w:rPr>
          <w:rStyle w:val="CommentReference"/>
        </w:rPr>
        <w:commentReference w:id="44"/>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5"/>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5"/>
      <w:r w:rsidR="00697406">
        <w:rPr>
          <w:rStyle w:val="CommentReference"/>
        </w:rPr>
        <w:commentReference w:id="45"/>
      </w:r>
      <w:r w:rsidR="00A679EA">
        <w:t>.</w:t>
      </w:r>
      <w:r w:rsidR="004D4A2E">
        <w:t xml:space="preserve"> </w:t>
      </w:r>
      <w:r w:rsidR="000F4993">
        <w:t>However, r</w:t>
      </w:r>
      <w:r w:rsidR="005475B1">
        <w:t xml:space="preserve">ecent studies, particularly those using </w:t>
      </w:r>
      <w:r w:rsidR="002B5899" w:rsidRPr="002B5899">
        <w:t>environmental DNA (eDNA</w:t>
      </w:r>
      <w:r w:rsidR="002B5899">
        <w:t>)</w:t>
      </w:r>
      <w:r w:rsidR="00126F94">
        <w:t xml:space="preserve"> </w:t>
      </w:r>
      <w:r w:rsidR="00126F94">
        <w:fldChar w:fldCharType="begin" w:fldLock="1"/>
      </w:r>
      <w:r w:rsidR="00126F94">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uris":["http://www.mendeley.com/documents/?uuid=6427389a-58e4-4b36-8fe7-c14b2a44e5eb"]}],"mendeley":{"formattedCitation":"(Deiner et al., 2017)","plainTextFormattedCitation":"(Deiner et al., 2017)","previouslyFormattedCitation":"(Deiner et al., 2017)"},"properties":{"noteIndex":0},"schema":"https://github.com/citation-style-language/schema/raw/master/csl-citation.json"}</w:instrText>
      </w:r>
      <w:r w:rsidR="00126F94">
        <w:fldChar w:fldCharType="separate"/>
      </w:r>
      <w:r w:rsidR="00126F94" w:rsidRPr="00126F94">
        <w:rPr>
          <w:noProof/>
        </w:rPr>
        <w:t>(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can </w:t>
      </w:r>
      <w:r w:rsidR="000F4993" w:rsidRPr="000F4993">
        <w:t>contribute considerabl</w:t>
      </w:r>
      <w:r w:rsidR="000E5EE4">
        <w:t xml:space="preserve">y </w:t>
      </w:r>
      <w:r w:rsidR="000F4993" w:rsidRPr="000F4993">
        <w:t xml:space="preserve">to </w:t>
      </w:r>
      <w:r w:rsidR="000F4993">
        <w:t>overall species-richness</w:t>
      </w:r>
      <w:r w:rsidR="00126F94">
        <w:t xml:space="preserve"> </w:t>
      </w:r>
      <w:commentRangeStart w:id="46"/>
      <w:commentRangeStart w:id="47"/>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commentRangeEnd w:id="46"/>
      <w:r w:rsidR="00126F94">
        <w:rPr>
          <w:rStyle w:val="CommentReference"/>
        </w:rPr>
        <w:commentReference w:id="46"/>
      </w:r>
      <w:commentRangeEnd w:id="47"/>
      <w:r w:rsidR="006C4A94">
        <w:rPr>
          <w:rStyle w:val="CommentReference"/>
        </w:rPr>
        <w:commentReference w:id="47"/>
      </w:r>
      <w:r w:rsidR="000F4993">
        <w:t>.</w:t>
      </w:r>
    </w:p>
    <w:p w14:paraId="16B0C601" w14:textId="012CCCE0" w:rsidR="0091385A" w:rsidRDefault="00BF4B5F" w:rsidP="004D4A2E">
      <w:commentRangeStart w:id="48"/>
      <w:r>
        <w:t>Because c</w:t>
      </w:r>
      <w:r w:rsidR="004D4A2E">
        <w:t>orals</w:t>
      </w:r>
      <w:commentRangeEnd w:id="48"/>
      <w:r w:rsidR="004D4A2E">
        <w:rPr>
          <w:rStyle w:val="CommentReference"/>
        </w:rPr>
        <w:commentReference w:id="48"/>
      </w:r>
      <w:r w:rsidR="004D4A2E">
        <w:t xml:space="preserve"> and </w:t>
      </w:r>
      <w:commentRangeStart w:id="49"/>
      <w:commentRangeStart w:id="50"/>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51"/>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51"/>
      <w:r w:rsidR="004D4A2E">
        <w:rPr>
          <w:rStyle w:val="CommentReference"/>
        </w:rPr>
        <w:commentReference w:id="51"/>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9"/>
      <w:r w:rsidR="004D4A2E">
        <w:rPr>
          <w:rStyle w:val="CommentReference"/>
        </w:rPr>
        <w:commentReference w:id="49"/>
      </w:r>
      <w:commentRangeEnd w:id="50"/>
      <w:r w:rsidR="006C4A94">
        <w:rPr>
          <w:rStyle w:val="CommentReference"/>
        </w:rPr>
        <w:commentReference w:id="50"/>
      </w:r>
      <w:r w:rsidR="004D4A2E">
        <w:t xml:space="preserve">We selected sponges because they </w:t>
      </w:r>
      <w:r w:rsidR="007F2B9D">
        <w:t>represent a common benthic group that is</w:t>
      </w:r>
      <w:r w:rsidR="0091385A">
        <w:t xml:space="preserve"> of functional importance </w:t>
      </w:r>
      <w:commentRangeStart w:id="52"/>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52"/>
      <w:r w:rsidR="004D4A2E">
        <w:rPr>
          <w:rStyle w:val="CommentReference"/>
        </w:rPr>
        <w:commentReference w:id="52"/>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53"/>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53"/>
      <w:r w:rsidR="004D4A2E">
        <w:rPr>
          <w:rStyle w:val="CommentReference"/>
        </w:rPr>
        <w:commentReference w:id="53"/>
      </w:r>
      <w:r w:rsidR="004D4A2E">
        <w:t xml:space="preserve">. </w:t>
      </w:r>
    </w:p>
    <w:p w14:paraId="29D5AE2E" w14:textId="57B62D13"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proofErr w:type="spellStart"/>
      <w:r w:rsidR="006A0D2E">
        <w:t>Scleractinian</w:t>
      </w:r>
      <w:proofErr w:type="spellEnd"/>
      <w:r w:rsidR="006A0D2E" w:rsidRPr="006A0D2E">
        <w:t xml:space="preserve"> coral</w:t>
      </w:r>
      <w:r w:rsidR="006A0D2E">
        <w:t xml:space="preserve">) is the simplest potential higher-taxa surrogate for coral species richness and is arguably the most widely-monitored variable in this ecosystem </w:t>
      </w:r>
      <w:commentRangeStart w:id="54"/>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54"/>
      <w:r w:rsidR="006A0D2E">
        <w:rPr>
          <w:rStyle w:val="CommentReference"/>
        </w:rPr>
        <w:commentReference w:id="54"/>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ins w:id="55" w:author="Graham Forrester" w:date="2019-12-12T07:31:00Z">
        <w:r w:rsidR="0091216C">
          <w:t xml:space="preserve">resource-related </w:t>
        </w:r>
      </w:ins>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6"/>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6"/>
      <w:r w:rsidR="00836B4A">
        <w:rPr>
          <w:rStyle w:val="CommentReference"/>
        </w:rPr>
        <w:commentReference w:id="56"/>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structure, </w:t>
      </w:r>
      <w:r w:rsidR="00836B4A">
        <w:t>many fish species utilize structur</w:t>
      </w:r>
      <w:r w:rsidR="00833173">
        <w:t>al reef features</w:t>
      </w:r>
      <w:r w:rsidR="00836B4A">
        <w:t xml:space="preserve"> even when the coral is dead </w:t>
      </w:r>
      <w:commentRangeStart w:id="57"/>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7"/>
      <w:r w:rsidR="00836B4A">
        <w:rPr>
          <w:rStyle w:val="CommentReference"/>
        </w:rPr>
        <w:commentReference w:id="57"/>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0319327" w:rsidR="00BF406D" w:rsidRDefault="00A56F8A" w:rsidP="003B5B34">
      <w:r w:rsidRPr="00804C84">
        <w:t xml:space="preserve">Our goal </w:t>
      </w:r>
      <w:r>
        <w:t>wa</w:t>
      </w:r>
      <w:r w:rsidRPr="00804C84">
        <w:t xml:space="preserve">s to </w:t>
      </w:r>
      <w:commentRangeStart w:id="58"/>
      <w:r w:rsidRPr="00804C84">
        <w:t>understand</w:t>
      </w:r>
      <w:commentRangeEnd w:id="58"/>
      <w:r w:rsidR="00032670">
        <w:rPr>
          <w:rStyle w:val="CommentReference"/>
        </w:rPr>
        <w:commentReference w:id="58"/>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w:t>
      </w:r>
      <w:proofErr w:type="spellStart"/>
      <w:r w:rsidR="000E5EE4">
        <w:t>Guana</w:t>
      </w:r>
      <w:proofErr w:type="spellEnd"/>
      <w:r w:rsidR="000E5EE4">
        <w:t xml:space="preserve">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our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most importantly, 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9" w:name="_Toc27002735"/>
      <w:commentRangeStart w:id="60"/>
      <w:r>
        <w:lastRenderedPageBreak/>
        <w:t>Material and Methods</w:t>
      </w:r>
      <w:commentRangeEnd w:id="60"/>
      <w:r w:rsidR="004550CC">
        <w:rPr>
          <w:rStyle w:val="CommentReference"/>
          <w:b w:val="0"/>
        </w:rPr>
        <w:commentReference w:id="60"/>
      </w:r>
      <w:bookmarkEnd w:id="59"/>
    </w:p>
    <w:p w14:paraId="772F3A4B" w14:textId="77777777" w:rsidR="00A679EA" w:rsidRPr="00E74719" w:rsidRDefault="00A679EA" w:rsidP="00E74719">
      <w:pPr>
        <w:pStyle w:val="Heading3"/>
      </w:pPr>
      <w:r w:rsidRPr="00E74719">
        <w:t>Field study design</w:t>
      </w:r>
    </w:p>
    <w:p w14:paraId="69DC4F5F" w14:textId="614E41FA" w:rsidR="00A679EA" w:rsidRDefault="004E18DC" w:rsidP="00CC386C">
      <w:r>
        <w:t>We</w:t>
      </w:r>
      <w:r w:rsidR="00A679EA">
        <w:t xml:space="preserve"> used data collected as part of an ongoing monitoring program at eight sites around </w:t>
      </w:r>
      <w:proofErr w:type="spellStart"/>
      <w:r w:rsidR="00A679EA">
        <w:t>Guana</w:t>
      </w:r>
      <w:proofErr w:type="spellEnd"/>
      <w:r w:rsidR="00A679EA">
        <w:t xml:space="preserve">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proofErr w:type="spellStart"/>
      <w:r w:rsidR="00906B80">
        <w:t>spati</w:t>
      </w:r>
      <w:r w:rsidR="00A21177">
        <w:t>o</w:t>
      </w:r>
      <w:proofErr w:type="spellEnd"/>
      <w:r w:rsidR="00906B80">
        <w:t>-temporal shifts in</w:t>
      </w:r>
      <w:r w:rsidR="00246B4C">
        <w:t xml:space="preserve"> species richness primarily reflect changes in </w:t>
      </w:r>
      <w:r w:rsidR="00246B4C">
        <w:sym w:font="Symbol" w:char="F061"/>
      </w:r>
      <w:r w:rsidR="00246B4C">
        <w:t xml:space="preserve"> (local) diversity, rather than differences between habitats (</w:t>
      </w:r>
      <w:r w:rsidR="00246B4C">
        <w:sym w:font="Symbol" w:char="F062"/>
      </w:r>
      <w:r w:rsidR="00246B4C">
        <w:t xml:space="preserve">-diversity) </w:t>
      </w:r>
      <w:r w:rsidR="00126F94">
        <w:fldChar w:fldCharType="begin" w:fldLock="1"/>
      </w:r>
      <w:r w:rsidR="00126F94">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uris":["http://www.mendeley.com/documents/?uuid=c2354c09-e7b0-478e-baaf-29c55751bd0e"]}],"mendeley":{"formattedCitation":"(Whittaker, 1960)","plainTextFormattedCitation":"(Whittaker, 1960)","previouslyFormattedCitation":"(Whittaker, 1960)"},"properties":{"noteIndex":0},"schema":"https://github.com/citation-style-language/schema/raw/master/csl-citation.json"}</w:instrText>
      </w:r>
      <w:r w:rsidR="00126F94">
        <w:fldChar w:fldCharType="separate"/>
      </w:r>
      <w:r w:rsidR="00126F94" w:rsidRPr="00126F94">
        <w:rPr>
          <w:noProof/>
        </w:rPr>
        <w:t>(Whittaker, 1960)</w:t>
      </w:r>
      <w:r w:rsidR="00126F94">
        <w:fldChar w:fldCharType="end"/>
      </w:r>
      <w:r w:rsidR="00246B4C">
        <w:t xml:space="preserve">. </w:t>
      </w:r>
      <w:r w:rsidR="00A679EA">
        <w:t xml:space="preserve">Corals, fishes, and </w:t>
      </w:r>
      <w:ins w:id="61" w:author="Graham Forrester" w:date="2019-12-12T07:32:00Z">
        <w:r w:rsidR="00EA353C">
          <w:t xml:space="preserve">reef </w:t>
        </w:r>
      </w:ins>
      <w:r w:rsidR="00A679EA">
        <w:t>rugosity</w:t>
      </w:r>
      <w:r w:rsidR="00115801">
        <w:t xml:space="preserve"> </w:t>
      </w:r>
      <w:r w:rsidR="00A679EA">
        <w:t>were sampled annually between June and August from 1992-2018</w:t>
      </w:r>
      <w:r w:rsidR="00906B80">
        <w:t>. Logistical constraints meant that s</w:t>
      </w:r>
      <w:r w:rsidR="00A679EA">
        <w:t xml:space="preserve">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r w:rsidR="00FA28C6">
        <w:t xml:space="preserve">. However, because species-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62" w:name="_fwntfdganz29" w:colFirst="0" w:colLast="0"/>
      <w:bookmarkEnd w:id="62"/>
      <w:r>
        <w:t>Survey methods</w:t>
      </w:r>
    </w:p>
    <w:p w14:paraId="779DF9D5" w14:textId="5EDA8A0F" w:rsidR="000D069B" w:rsidRDefault="00A679EA" w:rsidP="000D069B">
      <w:pPr>
        <w:rPr>
          <w:ins w:id="63" w:author="Graham Forrester" w:date="2019-12-12T09:35:00Z"/>
        </w:rPr>
      </w:pPr>
      <w:r>
        <w:t>Corals</w:t>
      </w:r>
      <w:ins w:id="64" w:author="Graham Forrester" w:date="2019-12-12T09:27:00Z">
        <w:r w:rsidR="007C20DF">
          <w:t xml:space="preserve"> (Scleractinia)</w:t>
        </w:r>
      </w:ins>
      <w:r>
        <w:t>, sponges</w:t>
      </w:r>
      <w:ins w:id="65" w:author="Graham Forrester" w:date="2019-12-12T09:27:00Z">
        <w:r w:rsidR="007C20DF">
          <w:t xml:space="preserve"> (Porifera)</w:t>
        </w:r>
      </w:ins>
      <w:r>
        <w:t>, fishes</w:t>
      </w:r>
      <w:ins w:id="66" w:author="Graham Forrester" w:date="2019-12-12T09:31:00Z">
        <w:r w:rsidR="004E096C">
          <w:t xml:space="preserve"> (</w:t>
        </w:r>
        <w:r w:rsidR="004E096C" w:rsidRPr="004E096C">
          <w:t>Actinopterygii</w:t>
        </w:r>
        <w:r w:rsidR="004E096C">
          <w:t>)</w:t>
        </w:r>
      </w:ins>
      <w:r>
        <w:t xml:space="preserve">, and rugosity were sampled using well-established visual survey methods. </w:t>
      </w:r>
      <w:ins w:id="67" w:author="Graham Forrester" w:date="2019-12-12T09:36:00Z">
        <w:r w:rsidR="000D069B">
          <w:t xml:space="preserve">Because identifying taxa </w:t>
        </w:r>
        <w:r w:rsidR="000D069B">
          <w:lastRenderedPageBreak/>
          <w:t xml:space="preserve">to species is not always possible or practical in field surveys, corals, sponges </w:t>
        </w:r>
      </w:ins>
      <w:ins w:id="68" w:author="Graham Forrester" w:date="2019-12-12T09:38:00Z">
        <w:r w:rsidR="000D069B">
          <w:t xml:space="preserve">and fish </w:t>
        </w:r>
      </w:ins>
      <w:ins w:id="69" w:author="Graham Forrester" w:date="2019-12-12T09:36:00Z">
        <w:r w:rsidR="000D069B">
          <w:t>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xml:space="preserve">, or RTU’s, for the following reasons: (1) taxonomists </w:t>
        </w:r>
      </w:ins>
      <w:ins w:id="70" w:author="Graham Forrester" w:date="2019-12-12T09:37:00Z">
        <w:r w:rsidR="000D069B">
          <w:t>either split or grouped taxa during the 27 years of the study</w:t>
        </w:r>
      </w:ins>
      <w:ins w:id="71" w:author="Graham Forrester" w:date="2019-12-12T09:36:00Z">
        <w:r w:rsidR="000D069B">
          <w:t xml:space="preserve">, </w:t>
        </w:r>
      </w:ins>
      <w:ins w:id="72" w:author="Graham Forrester" w:date="2019-12-12T09:38:00Z">
        <w:r w:rsidR="000D069B">
          <w:t>or</w:t>
        </w:r>
      </w:ins>
      <w:ins w:id="73" w:author="Graham Forrester" w:date="2019-12-12T09:36:00Z">
        <w:r w:rsidR="000D069B">
          <w:t xml:space="preserve"> (</w:t>
        </w:r>
      </w:ins>
      <w:ins w:id="74" w:author="Graham Forrester" w:date="2019-12-12T09:38:00Z">
        <w:r w:rsidR="000D069B">
          <w:t>2</w:t>
        </w:r>
      </w:ins>
      <w:ins w:id="75" w:author="Graham Forrester" w:date="2019-12-12T09:36:00Z">
        <w:r w:rsidR="000D069B">
          <w:t>) several species are visually indistinguishable in the field. In all cases, the lowest resolution RTU was used, and for simplicity RTU’s are referred to as “species” hereafter.</w:t>
        </w:r>
      </w:ins>
      <w:ins w:id="76" w:author="Graham Forrester" w:date="2019-12-12T09:39:00Z">
        <w:r w:rsidR="000D069B">
          <w:t xml:space="preserve"> </w:t>
        </w:r>
      </w:ins>
      <w:moveToRangeStart w:id="77" w:author="Graham Forrester" w:date="2019-12-12T09:39:00Z" w:name="move27035968"/>
      <w:moveTo w:id="78" w:author="Graham Forrester" w:date="2019-12-12T09:39:00Z">
        <w:r w:rsidR="000D069B">
          <w:t>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moveTo>
      <w:moveToRangeEnd w:id="77"/>
    </w:p>
    <w:p w14:paraId="3E96246D" w14:textId="04D2AB7E" w:rsidR="00A679EA" w:rsidRDefault="00F31CF6" w:rsidP="00F31CF6">
      <w:moveFromRangeStart w:id="79" w:author="Graham Forrester" w:date="2019-12-12T09:39:00Z" w:name="move27035968"/>
      <w:moveFrom w:id="80" w:author="Graham Forrester" w:date="2019-12-12T09:39:00Z">
        <w:r w:rsidDel="000D069B">
          <w:t>Surveys</w:t>
        </w:r>
        <w:r w:rsidRPr="00F31CF6" w:rsidDel="000D069B">
          <w:t xml:space="preserve"> </w:t>
        </w:r>
        <w:r w:rsidR="00A21177" w:rsidDel="000D069B">
          <w:t xml:space="preserve">were </w:t>
        </w:r>
        <w:r w:rsidRPr="00F31CF6" w:rsidDel="000D069B">
          <w:t>conducted with the approval of the BVI Department of Conservation and Fisheries, and fish counts were approved by the URI Institutional Animal Care and Use Committee</w:t>
        </w:r>
        <w:r w:rsidDel="000D069B">
          <w:t xml:space="preserve"> </w:t>
        </w:r>
        <w:r w:rsidRPr="00F31CF6" w:rsidDel="000D069B">
          <w:t>(protocol AN13-04-016).</w:t>
        </w:r>
      </w:moveFrom>
      <w:moveFromRangeEnd w:id="79"/>
      <w:r>
        <w:t xml:space="preserve"> </w:t>
      </w:r>
      <w:r w:rsidR="00A679EA">
        <w:t xml:space="preserve">Fishes were counted within a belt transect 30 m long x 1.5 m wide, and a T-shaped bar was used to determine the transect width as the diver swam along </w:t>
      </w:r>
      <w:del w:id="81" w:author="Graham Forrester" w:date="2019-12-12T09:39:00Z">
        <w:r w:rsidR="00A679EA" w:rsidDel="00FD2107">
          <w:delText xml:space="preserve">the </w:delText>
        </w:r>
      </w:del>
      <w:ins w:id="82" w:author="Graham Forrester" w:date="2019-12-12T09:39:00Z">
        <w:r w:rsidR="00FD2107">
          <w:t xml:space="preserve">a 30-m </w:t>
        </w:r>
      </w:ins>
      <w:r w:rsidR="00A679EA">
        <w:t xml:space="preserve">transect </w:t>
      </w:r>
      <w:del w:id="83" w:author="Graham Forrester" w:date="2019-12-12T09:24:00Z">
        <w:r w:rsidR="00A679EA" w:rsidDel="007C20DF">
          <w:delText>line</w:delText>
        </w:r>
      </w:del>
      <w:ins w:id="84" w:author="Graham Forrester" w:date="2019-12-12T09:24:00Z">
        <w:r w:rsidR="007C20DF">
          <w:t>tape</w:t>
        </w:r>
      </w:ins>
      <w:r w:rsidR="00A679EA">
        <w:t xml:space="preserve">. </w:t>
      </w:r>
      <w:ins w:id="85" w:author="Graham Forrester" w:date="2019-12-12T07:37:00Z">
        <w:r w:rsidR="008D5E72">
          <w:t>Like all visual surveys, the underwater f</w:t>
        </w:r>
      </w:ins>
      <w:del w:id="86" w:author="Graham Forrester" w:date="2019-12-12T07:37:00Z">
        <w:r w:rsidR="00A679EA" w:rsidDel="008D5E72">
          <w:delText>F</w:delText>
        </w:r>
      </w:del>
      <w:r w:rsidR="00A679EA">
        <w:t xml:space="preserve">ish counts were </w:t>
      </w:r>
      <w:del w:id="87" w:author="Graham Forrester" w:date="2019-12-12T09:22:00Z">
        <w:r w:rsidR="00A679EA" w:rsidDel="007C20DF">
          <w:delText xml:space="preserve">restricted </w:delText>
        </w:r>
      </w:del>
      <w:ins w:id="88" w:author="Graham Forrester" w:date="2019-12-12T09:22:00Z">
        <w:r w:rsidR="007C20DF">
          <w:t>limite</w:t>
        </w:r>
      </w:ins>
      <w:ins w:id="89" w:author="Graham Forrester" w:date="2019-12-12T09:23:00Z">
        <w:r w:rsidR="007C20DF">
          <w:t>d</w:t>
        </w:r>
      </w:ins>
      <w:ins w:id="90" w:author="Graham Forrester" w:date="2019-12-12T09:22:00Z">
        <w:r w:rsidR="007C20DF">
          <w:t xml:space="preserve"> </w:t>
        </w:r>
      </w:ins>
      <w:r w:rsidR="00A679EA">
        <w:t xml:space="preserve">to species that are amenable to </w:t>
      </w:r>
      <w:del w:id="91" w:author="Graham Forrester" w:date="2019-12-12T07:37:00Z">
        <w:r w:rsidR="00A679EA" w:rsidDel="008D5E72">
          <w:delText>visual survey</w:delText>
        </w:r>
      </w:del>
      <w:ins w:id="92" w:author="Graham Forrester" w:date="2019-12-12T07:37:00Z">
        <w:r w:rsidR="008D5E72">
          <w:t xml:space="preserve">detection </w:t>
        </w:r>
      </w:ins>
      <w:ins w:id="93" w:author="Graham Forrester" w:date="2019-12-12T07:38:00Z">
        <w:r w:rsidR="008D5E72">
          <w:t>using this method</w:t>
        </w:r>
      </w:ins>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94"/>
      <w:commentRangeStart w:id="95"/>
      <w:r w:rsidR="00A679EA">
        <w:t>Nocturnal</w:t>
      </w:r>
      <w:commentRangeEnd w:id="94"/>
      <w:r w:rsidR="00B648A4">
        <w:rPr>
          <w:rStyle w:val="CommentReference"/>
        </w:rPr>
        <w:commentReference w:id="94"/>
      </w:r>
      <w:commentRangeEnd w:id="95"/>
      <w:r w:rsidR="008D5E72">
        <w:rPr>
          <w:rStyle w:val="CommentReference"/>
        </w:rPr>
        <w:commentReference w:id="95"/>
      </w:r>
      <w:r w:rsidR="00A679EA">
        <w:t xml:space="preserve"> species, highly mobile groups such as mackerels (Scombridae) and jacks (</w:t>
      </w:r>
      <w:proofErr w:type="spellStart"/>
      <w:r w:rsidR="00A679EA">
        <w:t>Carangidae</w:t>
      </w:r>
      <w:proofErr w:type="spellEnd"/>
      <w:r w:rsidR="00A679EA">
        <w:t>) that are transient visitors to the sites, and small cryptic groups like gobies (</w:t>
      </w:r>
      <w:proofErr w:type="spellStart"/>
      <w:r w:rsidR="00A679EA">
        <w:t>Gobiidae</w:t>
      </w:r>
      <w:proofErr w:type="spellEnd"/>
      <w:r w:rsidR="00A679EA">
        <w:t>) and blennies (</w:t>
      </w:r>
      <w:proofErr w:type="spellStart"/>
      <w:r w:rsidR="00A679EA">
        <w:t>Blennioidei</w:t>
      </w:r>
      <w:proofErr w:type="spellEnd"/>
      <w:r w:rsidR="00A679EA">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34458EC9" w:rsidR="00A679EA" w:rsidRDefault="00A679EA" w:rsidP="00017553">
      <w:r>
        <w:lastRenderedPageBreak/>
        <w:t xml:space="preserve">Corals </w:t>
      </w:r>
      <w:r w:rsidR="009818C2">
        <w:t>w</w:t>
      </w:r>
      <w:r>
        <w:t xml:space="preserve">ere surveyed using the linear point-intercept method, wherein a diver swam along the </w:t>
      </w:r>
      <w:ins w:id="96" w:author="Graham Forrester" w:date="2019-12-12T09:24:00Z">
        <w:r w:rsidR="007C20DF">
          <w:t xml:space="preserve">30-m transect </w:t>
        </w:r>
      </w:ins>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ins w:id="97" w:author="Graham Forrester" w:date="2019-12-12T09:24:00Z">
        <w:r w:rsidR="007C20DF">
          <w:t xml:space="preserve"> All coral</w:t>
        </w:r>
      </w:ins>
      <w:ins w:id="98" w:author="Graham Forrester" w:date="2019-12-12T09:25:00Z">
        <w:r w:rsidR="007C20DF">
          <w:t>s</w:t>
        </w:r>
      </w:ins>
      <w:ins w:id="99" w:author="Graham Forrester" w:date="2019-12-12T09:24:00Z">
        <w:r w:rsidR="007C20DF">
          <w:t xml:space="preserve"> were identified to </w:t>
        </w:r>
      </w:ins>
      <w:ins w:id="100" w:author="Graham Forrester" w:date="2019-12-12T09:40:00Z">
        <w:r w:rsidR="00FD2107">
          <w:t>species</w:t>
        </w:r>
      </w:ins>
      <w:del w:id="101" w:author="Graham Forrester" w:date="2019-12-12T09:25:00Z">
        <w:r w:rsidDel="007C20DF">
          <w:delText xml:space="preserve"> </w:delText>
        </w:r>
        <w:commentRangeStart w:id="102"/>
        <w:r w:rsidDel="007C20DF">
          <w:delText>Corals</w:delText>
        </w:r>
        <w:commentRangeEnd w:id="102"/>
        <w:r w:rsidR="00B648A4" w:rsidDel="007C20DF">
          <w:rPr>
            <w:rStyle w:val="CommentReference"/>
          </w:rPr>
          <w:commentReference w:id="102"/>
        </w:r>
        <w:r w:rsidDel="007C20DF">
          <w:delText xml:space="preserve"> encountered were identified to species, where possible</w:delText>
        </w:r>
      </w:del>
      <w:r>
        <w:t xml:space="preserve">, </w:t>
      </w:r>
      <w:del w:id="103" w:author="Graham Forrester" w:date="2019-12-12T09:25:00Z">
        <w:r w:rsidR="009818C2" w:rsidDel="007C20DF">
          <w:delText xml:space="preserve">and </w:delText>
        </w:r>
      </w:del>
      <w:ins w:id="104" w:author="Graham Forrester" w:date="2019-12-12T09:25:00Z">
        <w:r w:rsidR="007C20DF">
          <w:t xml:space="preserve">whereas </w:t>
        </w:r>
      </w:ins>
      <w:r>
        <w:t xml:space="preserve">other taxa </w:t>
      </w:r>
      <w:r w:rsidR="009818C2">
        <w:t xml:space="preserve">encountered </w:t>
      </w:r>
      <w:del w:id="105" w:author="Graham Forrester" w:date="2019-12-12T09:25:00Z">
        <w:r w:rsidDel="007C20DF">
          <w:delText xml:space="preserve">(including sponges) </w:delText>
        </w:r>
      </w:del>
      <w:r>
        <w:t>were classified into broader groupings</w:t>
      </w:r>
      <w:ins w:id="106" w:author="Graham Forrester" w:date="2019-12-12T09:25:00Z">
        <w:r w:rsidR="007C20DF">
          <w:t xml:space="preserve"> (</w:t>
        </w:r>
      </w:ins>
      <w:ins w:id="107" w:author="Graham Forrester" w:date="2019-12-12T09:32:00Z">
        <w:r w:rsidR="004E096C">
          <w:t>all sponges were counted</w:t>
        </w:r>
      </w:ins>
      <w:ins w:id="108" w:author="Graham Forrester" w:date="2019-12-12T09:33:00Z">
        <w:r w:rsidR="004E096C">
          <w:t xml:space="preserve"> as one group)</w:t>
        </w:r>
      </w:ins>
      <w:r>
        <w:t xml:space="preserve">. The point-intercept data was thus used to estimate coral species richness as well as the total abundance (% cover) of </w:t>
      </w:r>
      <w:del w:id="109" w:author="Graham Forrester" w:date="2019-12-12T09:42:00Z">
        <w:r w:rsidDel="00FD2107">
          <w:delText xml:space="preserve">hard </w:delText>
        </w:r>
      </w:del>
      <w:r>
        <w:t xml:space="preserve">corals and </w:t>
      </w:r>
      <w:r w:rsidR="009818C2">
        <w:t xml:space="preserve">total % cover 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017553">
        <w:t xml:space="preserve">Because % cover of sponges was generally lower than that of corals, we used a different method to estimate sponge richness </w:t>
      </w:r>
      <w:del w:id="110" w:author="Graham Forrester" w:date="2019-12-12T07:39:00Z">
        <w:r w:rsidR="00017553" w:rsidDel="005E279A">
          <w:delText xml:space="preserve">that was </w:delText>
        </w:r>
      </w:del>
      <w:r w:rsidR="00017553">
        <w:t xml:space="preserve">designed to sample a greater number of sponge colonies </w:t>
      </w:r>
      <w:r w:rsidR="00A21177">
        <w:t>along each transect</w:t>
      </w:r>
      <w:ins w:id="111" w:author="Graham Forrester" w:date="2019-12-12T09:33:00Z">
        <w:r w:rsidR="004E096C">
          <w:t xml:space="preserve"> tape</w:t>
        </w:r>
      </w:ins>
      <w:r w:rsidR="00017553">
        <w:t xml:space="preserve">. </w:t>
      </w:r>
      <w:del w:id="112" w:author="Graham Forrester" w:date="2019-12-12T09:43:00Z">
        <w:r w:rsidDel="00D06B08">
          <w:delText>To estimate s</w:delText>
        </w:r>
      </w:del>
      <w:ins w:id="113" w:author="Graham Forrester" w:date="2019-12-12T09:43:00Z">
        <w:r w:rsidR="00D06B08">
          <w:t>S</w:t>
        </w:r>
      </w:ins>
      <w:r>
        <w:t>ponge species richness</w:t>
      </w:r>
      <w:del w:id="114" w:author="Graham Forrester" w:date="2019-12-12T09:43:00Z">
        <w:r w:rsidDel="00D06B08">
          <w:delText xml:space="preserve">, </w:delText>
        </w:r>
      </w:del>
      <w:ins w:id="115" w:author="Graham Forrester" w:date="2019-12-12T09:43:00Z">
        <w:r w:rsidR="00D06B08">
          <w:t xml:space="preserve"> was estimated </w:t>
        </w:r>
      </w:ins>
      <w:del w:id="116" w:author="Graham Forrester" w:date="2019-12-12T09:43:00Z">
        <w:r w:rsidDel="00D06B08">
          <w:delText xml:space="preserve">sponges were surveyed </w:delText>
        </w:r>
      </w:del>
      <w:r>
        <w:t xml:space="preserve">using a </w:t>
      </w:r>
      <w:del w:id="117" w:author="Graham Forrester" w:date="2019-12-12T07:39:00Z">
        <w:r w:rsidDel="005E279A">
          <w:delText xml:space="preserve">line </w:delText>
        </w:r>
      </w:del>
      <w:ins w:id="118" w:author="Graham Forrester" w:date="2019-12-12T07:39:00Z">
        <w:r w:rsidR="005E279A">
          <w:t>line-</w:t>
        </w:r>
      </w:ins>
      <w:r>
        <w:t>intercept method</w:t>
      </w:r>
      <w:ins w:id="119" w:author="Graham Forrester" w:date="2019-12-12T07:40:00Z">
        <w:r w:rsidR="005E279A">
          <w:t>,</w:t>
        </w:r>
      </w:ins>
      <w:r>
        <w:t xml:space="preserve"> in which any sponge that intercepted the </w:t>
      </w:r>
      <w:del w:id="120" w:author="Graham Forrester" w:date="2019-12-12T09:33:00Z">
        <w:r w:rsidDel="004E096C">
          <w:delText xml:space="preserve">transect </w:delText>
        </w:r>
      </w:del>
      <w:ins w:id="121" w:author="Graham Forrester" w:date="2019-12-12T09:33:00Z">
        <w:r w:rsidR="004E096C">
          <w:t xml:space="preserve">tape </w:t>
        </w:r>
      </w:ins>
      <w:r>
        <w:t>was recorded and identified to species</w:t>
      </w:r>
      <w:del w:id="122" w:author="Graham Forrester" w:date="2019-12-12T07:40:00Z">
        <w:r w:rsidDel="005E279A">
          <w:delText>,</w:delText>
        </w:r>
      </w:del>
      <w:del w:id="123" w:author="Graham Forrester" w:date="2019-12-12T09:43:00Z">
        <w:r w:rsidDel="00D06B08">
          <w:delText xml:space="preserve"> where possible</w:delText>
        </w:r>
      </w:del>
      <w:r>
        <w:t>.</w:t>
      </w:r>
    </w:p>
    <w:p w14:paraId="035B0023" w14:textId="0DF934C5" w:rsidR="00A679EA" w:rsidRDefault="00381984" w:rsidP="00CC386C">
      <w:ins w:id="124" w:author="Graham Forrester" w:date="2019-12-12T09:43:00Z">
        <w:r>
          <w:t xml:space="preserve">Reef </w:t>
        </w:r>
      </w:ins>
      <w:r w:rsidR="00A679EA">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A679EA">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3CDD9DF4" w14:textId="4FB1C126" w:rsidR="00881767" w:rsidDel="000D069B" w:rsidRDefault="00881767" w:rsidP="00881767">
      <w:pPr>
        <w:rPr>
          <w:del w:id="125" w:author="Graham Forrester" w:date="2019-12-12T09:36:00Z"/>
        </w:rPr>
      </w:pPr>
      <w:commentRangeStart w:id="126"/>
      <w:del w:id="127" w:author="Graham Forrester" w:date="2019-12-12T09:36:00Z">
        <w:r w:rsidDel="000D069B">
          <w:delText>Because</w:delText>
        </w:r>
        <w:commentRangeEnd w:id="126"/>
        <w:r w:rsidDel="000D069B">
          <w:rPr>
            <w:rStyle w:val="CommentReference"/>
          </w:rPr>
          <w:commentReference w:id="126"/>
        </w:r>
        <w:r w:rsidDel="000D069B">
          <w:delText xml:space="preserve"> identifying taxa to species is not always possible or practical in field surveys, fish, corals, and sponges were identified to the </w:delText>
        </w:r>
      </w:del>
      <w:commentRangeStart w:id="128"/>
      <w:del w:id="129" w:author="Graham Forrester" w:date="2019-12-12T09:35:00Z">
        <w:r w:rsidDel="000D069B">
          <w:delText>most specific</w:delText>
        </w:r>
      </w:del>
      <w:del w:id="130" w:author="Graham Forrester" w:date="2019-12-12T09:36:00Z">
        <w:r w:rsidDel="000D069B">
          <w:delText xml:space="preserve"> </w:delText>
        </w:r>
        <w:commentRangeEnd w:id="128"/>
        <w:r w:rsidDel="000D069B">
          <w:rPr>
            <w:rStyle w:val="CommentReference"/>
          </w:rPr>
          <w:commentReference w:id="128"/>
        </w:r>
        <w:r w:rsidDel="000D069B">
          <w:delText>taxonomic group possible (</w:delText>
        </w:r>
        <w:r w:rsidRPr="0018320D" w:rsidDel="000D069B">
          <w:delText>Table</w:delText>
        </w:r>
        <w:r w:rsidDel="000D069B">
          <w:delText>s</w:delText>
        </w:r>
        <w:r w:rsidRPr="0018320D" w:rsidDel="000D069B">
          <w:delText xml:space="preserve"> A.1</w:delText>
        </w:r>
        <w:r w:rsidDel="000D069B">
          <w:delText xml:space="preserve">-A.2). All fish were identified to species, while corals and sponges were sometimes identified as multi-species recognizable taxonomic units </w:delText>
        </w:r>
        <w:r w:rsidDel="000D069B">
          <w:fldChar w:fldCharType="begin" w:fldLock="1"/>
        </w:r>
        <w:r w:rsidDel="000D069B">
          <w:del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delInstrText>
        </w:r>
        <w:r w:rsidDel="000D069B">
          <w:fldChar w:fldCharType="separate"/>
        </w:r>
        <w:r w:rsidRPr="004C5F85" w:rsidDel="000D069B">
          <w:rPr>
            <w:noProof/>
          </w:rPr>
          <w:delText>(D. F. Ward &amp; Stanley, 2004)</w:delText>
        </w:r>
        <w:r w:rsidDel="000D069B">
          <w:fldChar w:fldCharType="end"/>
        </w:r>
        <w:r w:rsidDel="000D069B">
          <w:delText>, or RTU’s, for the following reasons: (</w:delText>
        </w:r>
        <w:commentRangeStart w:id="131"/>
        <w:r w:rsidDel="000D069B">
          <w:delText>1</w:delText>
        </w:r>
        <w:commentRangeEnd w:id="131"/>
        <w:r w:rsidDel="000D069B">
          <w:rPr>
            <w:rStyle w:val="CommentReference"/>
          </w:rPr>
          <w:commentReference w:id="131"/>
        </w:r>
        <w:r w:rsidDel="000D069B">
          <w:delTex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red to as “species” hereafter.</w:delText>
        </w:r>
      </w:del>
    </w:p>
    <w:p w14:paraId="55210239" w14:textId="028A9917"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ins w:id="132" w:author="Graham Forrester" w:date="2019-12-12T07:40:00Z">
        <w:r w:rsidR="006113CF">
          <w:t xml:space="preserve">two </w:t>
        </w:r>
      </w:ins>
      <w:r w:rsidR="00C14731">
        <w:lastRenderedPageBreak/>
        <w:t xml:space="preserve">observers </w:t>
      </w:r>
      <w:r w:rsidR="00A21177">
        <w:t>independent</w:t>
      </w:r>
      <w:r w:rsidR="00C14731">
        <w:t>ly</w:t>
      </w:r>
      <w:r w:rsidR="00A21177">
        <w:t xml:space="preserve"> surveyed the same transects as the authors </w:t>
      </w:r>
      <w:proofErr w:type="gramStart"/>
      <w:r w:rsidR="00A21177">
        <w:t>during</w:t>
      </w:r>
      <w:proofErr w:type="gramEnd"/>
      <w:r w:rsidR="00A21177">
        <w:t xml:space="preserve"> one year</w:t>
      </w:r>
      <w:ins w:id="133" w:author="Graham Forrester" w:date="2019-12-12T07:40:00Z">
        <w:r w:rsidR="006113CF">
          <w:t>,</w:t>
        </w:r>
      </w:ins>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134" w:name="_j2rsg1phwf4n" w:colFirst="0" w:colLast="0"/>
      <w:bookmarkEnd w:id="134"/>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135"/>
      <w:commentRangeStart w:id="136"/>
      <w:r>
        <w:t>management</w:t>
      </w:r>
      <w:commentRangeEnd w:id="135"/>
      <w:r w:rsidR="00B648A4">
        <w:rPr>
          <w:rStyle w:val="CommentReference"/>
        </w:rPr>
        <w:commentReference w:id="135"/>
      </w:r>
      <w:commentRangeEnd w:id="136"/>
      <w:r w:rsidR="006113CF">
        <w:rPr>
          <w:rStyle w:val="CommentReference"/>
        </w:rPr>
        <w:commentReference w:id="136"/>
      </w:r>
      <w:r>
        <w:t xml:space="preserve"> </w:t>
      </w:r>
      <w:r w:rsidR="0038387A">
        <w:t>actions</w:t>
      </w:r>
      <w:r>
        <w:t xml:space="preserve">. For surrogates (coral cover, sponge cover, and rugosity), replicates were thus </w:t>
      </w:r>
      <w:proofErr w:type="gramStart"/>
      <w:r>
        <w:t>means</w:t>
      </w:r>
      <w:proofErr w:type="gramEnd"/>
      <w:r>
        <w:t xml:space="preserve"> for the 3 randomly-selected transects per site per year. To estimate spec</w:t>
      </w:r>
      <w:r w:rsidR="00DE59B9">
        <w:t>ies richness, we pooled the</w:t>
      </w:r>
      <w:r>
        <w:t xml:space="preserve"> 3 </w:t>
      </w:r>
      <w:proofErr w:type="gramStart"/>
      <w:r>
        <w:t>randomly-selected</w:t>
      </w:r>
      <w:proofErr w:type="gramEnd"/>
      <w:r>
        <w:t xml:space="preserve">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2906E871" w:rsidR="00A679EA" w:rsidRDefault="008568B4" w:rsidP="00CC386C">
      <w:pPr>
        <w:rPr>
          <w:ins w:id="137" w:author="Graham Forrester" w:date="2019-12-12T07:50:00Z"/>
        </w:rPr>
      </w:pPr>
      <w:r>
        <w:t>Species richness is a count variable that takes non-negative integer values and is prone to overdispersion. W</w:t>
      </w:r>
      <w:r w:rsidR="00A679EA">
        <w:t xml:space="preserve">e </w:t>
      </w:r>
      <w:r>
        <w:t xml:space="preserve">therefore </w:t>
      </w:r>
      <w:del w:id="138" w:author="Graham Forrester" w:date="2019-12-12T09:46:00Z">
        <w:r w:rsidR="00A679EA" w:rsidDel="001A59AC">
          <w:delText xml:space="preserve">used </w:delText>
        </w:r>
      </w:del>
      <w:ins w:id="139" w:author="Graham Forrester" w:date="2019-12-12T09:46:00Z">
        <w:r w:rsidR="001A59AC">
          <w:t xml:space="preserve">modeled species richness using </w:t>
        </w:r>
      </w:ins>
      <w:r w:rsidR="00A679EA">
        <w:t xml:space="preserve">negative binomial regression </w:t>
      </w:r>
      <w:del w:id="140" w:author="Graham Forrester" w:date="2019-12-12T09:47:00Z">
        <w:r w:rsidR="00A679EA" w:rsidDel="001A59AC">
          <w:delText xml:space="preserve">using </w:delText>
        </w:r>
      </w:del>
      <w:ins w:id="141" w:author="Graham Forrester" w:date="2019-12-12T09:47:00Z">
        <w:r w:rsidR="001A59AC">
          <w:t xml:space="preserve">with </w:t>
        </w:r>
      </w:ins>
      <w:r w:rsidR="00A679EA">
        <w:t xml:space="preserve">the ‘MASS’ package </w:t>
      </w:r>
      <w:r w:rsidRPr="00B648A4">
        <w:t xml:space="preserve">in the R </w:t>
      </w:r>
      <w:r w:rsidR="00EB007B" w:rsidRPr="00B648A4">
        <w:t>statistical</w:t>
      </w:r>
      <w:r w:rsidRPr="00B648A4">
        <w:t xml:space="preserve"> programming</w:t>
      </w:r>
      <w:r>
        <w:t xml:space="preserve"> language </w:t>
      </w:r>
      <w:commentRangeStart w:id="142"/>
      <w:r>
        <w:fldChar w:fldCharType="begin" w:fldLock="1"/>
      </w:r>
      <w:r>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fldChar w:fldCharType="separate"/>
      </w:r>
      <w:r w:rsidRPr="003F7563">
        <w:rPr>
          <w:noProof/>
        </w:rPr>
        <w:t>(R Core Team, 2019)</w:t>
      </w:r>
      <w:r>
        <w:fldChar w:fldCharType="end"/>
      </w:r>
      <w:r>
        <w:t xml:space="preserve"> </w:t>
      </w:r>
      <w:del w:id="143" w:author="Graham Forrester" w:date="2019-12-12T09:47:00Z">
        <w:r w:rsidR="00A679EA" w:rsidDel="001A59AC">
          <w:delText>to</w:delText>
        </w:r>
        <w:r w:rsidDel="001A59AC">
          <w:delText xml:space="preserve"> model species richness</w:delText>
        </w:r>
        <w:r w:rsidR="00A679EA" w:rsidDel="001A59AC">
          <w:delText xml:space="preserve"> </w:delText>
        </w:r>
      </w:del>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commentRangeEnd w:id="142"/>
      <w:r w:rsidR="001A59AC">
        <w:rPr>
          <w:rStyle w:val="CommentReference"/>
        </w:rPr>
        <w:commentReference w:id="142"/>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commentRangeStart w:id="144"/>
      <w:commentRangeStart w:id="145"/>
      <w:r w:rsidR="002C6A88">
        <w:t>patterns</w:t>
      </w:r>
      <w:commentRangeEnd w:id="144"/>
      <w:r w:rsidR="00B648A4">
        <w:rPr>
          <w:rStyle w:val="CommentReference"/>
        </w:rPr>
        <w:commentReference w:id="144"/>
      </w:r>
      <w:commentRangeEnd w:id="145"/>
      <w:r w:rsidR="00E342E9">
        <w:rPr>
          <w:rStyle w:val="CommentReference"/>
        </w:rPr>
        <w:commentReference w:id="145"/>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assumptions of the negative binomial models </w:t>
      </w:r>
      <w:commentRangeStart w:id="146"/>
      <w:commentRangeStart w:id="147"/>
      <w:r w:rsidR="00B0373A">
        <w:t>used</w:t>
      </w:r>
      <w:commentRangeEnd w:id="146"/>
      <w:r w:rsidR="00015F61">
        <w:rPr>
          <w:rStyle w:val="CommentReference"/>
        </w:rPr>
        <w:commentReference w:id="146"/>
      </w:r>
      <w:commentRangeEnd w:id="147"/>
      <w:r w:rsidR="00F571F3">
        <w:rPr>
          <w:rStyle w:val="CommentReference"/>
        </w:rPr>
        <w:commentReference w:id="147"/>
      </w:r>
      <w:r w:rsidR="002C6A88">
        <w:t>.</w:t>
      </w:r>
      <w:r w:rsidR="00015F61">
        <w:t xml:space="preserve">  </w:t>
      </w:r>
    </w:p>
    <w:p w14:paraId="2F0CF791" w14:textId="72A4594F" w:rsidR="00BA4E07" w:rsidRPr="00CB02B2" w:rsidDel="00B43AEB" w:rsidRDefault="00135F82" w:rsidP="00B43AEB">
      <w:pPr>
        <w:rPr>
          <w:del w:id="148" w:author="Graham Forrester" w:date="2019-12-12T08:21:00Z"/>
          <w:moveTo w:id="149" w:author="Graham Forrester" w:date="2019-12-12T07:50:00Z"/>
        </w:rPr>
      </w:pPr>
      <w:ins w:id="150" w:author="Graham Forrester" w:date="2019-12-12T07:53:00Z">
        <w:r>
          <w:lastRenderedPageBreak/>
          <w:t>Before modeling surrogate-targ</w:t>
        </w:r>
      </w:ins>
      <w:ins w:id="151" w:author="Graham Forrester" w:date="2019-12-12T08:17:00Z">
        <w:r w:rsidR="00E01962">
          <w:t>et</w:t>
        </w:r>
      </w:ins>
      <w:ins w:id="152" w:author="Graham Forrester" w:date="2019-12-12T07:53:00Z">
        <w:r>
          <w:t xml:space="preserve"> relationships, we first </w:t>
        </w:r>
      </w:ins>
      <w:moveToRangeStart w:id="153" w:author="Graham Forrester" w:date="2019-12-12T07:50:00Z" w:name="move27029440"/>
      <w:moveTo w:id="154" w:author="Graham Forrester" w:date="2019-12-12T07:50:00Z">
        <w:del w:id="155" w:author="Graham Forrester" w:date="2019-12-12T07:53:00Z">
          <w:r w:rsidR="00BA4E07" w:rsidDel="00135F82">
            <w:delText xml:space="preserve">We also </w:delText>
          </w:r>
        </w:del>
        <w:commentRangeStart w:id="156"/>
        <w:r w:rsidR="00BA4E07">
          <w:t>examined</w:t>
        </w:r>
        <w:commentRangeEnd w:id="156"/>
        <w:r w:rsidR="00BA4E07">
          <w:rPr>
            <w:rStyle w:val="CommentReference"/>
          </w:rPr>
          <w:commentReference w:id="156"/>
        </w:r>
        <w:r w:rsidR="00BA4E07">
          <w:t xml:space="preserve"> simple correlations between the </w:t>
        </w:r>
      </w:moveTo>
      <w:ins w:id="157" w:author="Graham Forrester" w:date="2019-12-12T07:53:00Z">
        <w:r>
          <w:t xml:space="preserve">surrogates (between coral cover, </w:t>
        </w:r>
      </w:ins>
      <w:ins w:id="158" w:author="Graham Forrester" w:date="2019-12-12T07:55:00Z">
        <w:r w:rsidR="001473E9">
          <w:t xml:space="preserve">sponge cover, and </w:t>
        </w:r>
      </w:ins>
      <w:ins w:id="159" w:author="Graham Forrester" w:date="2019-12-12T07:53:00Z">
        <w:r>
          <w:t>rugosity</w:t>
        </w:r>
      </w:ins>
      <w:ins w:id="160" w:author="Graham Forrester" w:date="2019-12-12T07:54:00Z">
        <w:r>
          <w:t>)</w:t>
        </w:r>
      </w:ins>
      <w:ins w:id="161" w:author="Graham Forrester" w:date="2019-12-12T08:15:00Z">
        <w:r w:rsidR="00E238EA">
          <w:t xml:space="preserve"> because correlations, or lack thereof, </w:t>
        </w:r>
      </w:ins>
      <w:ins w:id="162" w:author="Graham Forrester" w:date="2019-12-12T08:16:00Z">
        <w:r w:rsidR="00E238EA">
          <w:t xml:space="preserve">among the targets might </w:t>
        </w:r>
      </w:ins>
      <w:ins w:id="163" w:author="Graham Forrester" w:date="2019-12-12T08:17:00Z">
        <w:r w:rsidR="00E01962">
          <w:t>help explain</w:t>
        </w:r>
      </w:ins>
      <w:ins w:id="164" w:author="Graham Forrester" w:date="2019-12-12T08:16:00Z">
        <w:r w:rsidR="00E238EA">
          <w:t xml:space="preserve"> differing </w:t>
        </w:r>
        <w:proofErr w:type="spellStart"/>
        <w:r w:rsidR="00E238EA">
          <w:t>spatio</w:t>
        </w:r>
        <w:proofErr w:type="spellEnd"/>
        <w:r w:rsidR="00E238EA">
          <w:t xml:space="preserve">-temporal relationships between the surrogates and targets.  We also </w:t>
        </w:r>
      </w:ins>
      <w:ins w:id="165" w:author="Graham Forrester" w:date="2019-12-12T08:17:00Z">
        <w:r w:rsidR="00E238EA">
          <w:t>examined simple</w:t>
        </w:r>
      </w:ins>
      <w:ins w:id="166" w:author="Graham Forrester" w:date="2019-12-12T08:15:00Z">
        <w:r w:rsidR="001514B5">
          <w:t xml:space="preserve"> correlations between the targets</w:t>
        </w:r>
      </w:ins>
      <w:ins w:id="167" w:author="Graham Forrester" w:date="2019-12-12T08:17:00Z">
        <w:r w:rsidR="00E01962">
          <w:t xml:space="preserve"> because </w:t>
        </w:r>
      </w:ins>
      <w:ins w:id="168" w:author="Graham Forrester" w:date="2019-12-12T08:18:00Z">
        <w:r w:rsidR="00B43AEB">
          <w:t>fish and coral richness ha</w:t>
        </w:r>
      </w:ins>
      <w:ins w:id="169" w:author="Graham Forrester" w:date="2019-12-12T08:19:00Z">
        <w:r w:rsidR="00B43AEB">
          <w:t>ve been used as cross-taxa surrogates in the past</w:t>
        </w:r>
      </w:ins>
      <w:ins w:id="170" w:author="Graham Forrester" w:date="2019-12-12T09:50:00Z">
        <w:r w:rsidR="001A59AC">
          <w:t xml:space="preserve"> (their species richness extrapolated to represent the richness of other coral reef taxa)</w:t>
        </w:r>
      </w:ins>
      <w:ins w:id="171" w:author="Graham Forrester" w:date="2019-12-12T08:19:00Z">
        <w:r w:rsidR="00B43AEB">
          <w:t xml:space="preserve">. We thus assessed whether they were intercorrelated, and more importantly, whether they were correlated </w:t>
        </w:r>
      </w:ins>
      <w:ins w:id="172" w:author="Graham Forrester" w:date="2019-12-12T09:51:00Z">
        <w:r w:rsidR="001A59AC">
          <w:t>to</w:t>
        </w:r>
      </w:ins>
      <w:ins w:id="173" w:author="Graham Forrester" w:date="2019-12-12T08:20:00Z">
        <w:r w:rsidR="00B43AEB">
          <w:t xml:space="preserve"> </w:t>
        </w:r>
      </w:ins>
      <w:ins w:id="174" w:author="Graham Forrester" w:date="2019-12-12T08:19:00Z">
        <w:r w:rsidR="00B43AEB">
          <w:t xml:space="preserve">sponge richness. </w:t>
        </w:r>
      </w:ins>
      <w:moveTo w:id="175" w:author="Graham Forrester" w:date="2019-12-12T07:50:00Z">
        <w:del w:id="176" w:author="Graham Forrester" w:date="2019-12-12T08:21:00Z">
          <w:r w:rsidR="00BA4E07" w:rsidDel="00B43AEB">
            <w:delText>targets (between coral, fish, and sponge richnesses), as well as</w:delText>
          </w:r>
        </w:del>
        <w:del w:id="177" w:author="Graham Forrester" w:date="2019-12-12T07:53:00Z">
          <w:r w:rsidR="00BA4E07" w:rsidDel="00135F82">
            <w:delText xml:space="preserve"> between the surrogates (between percent hard coral cover, rugosity</w:delText>
          </w:r>
        </w:del>
        <w:del w:id="178" w:author="Graham Forrester" w:date="2019-12-12T08:21:00Z">
          <w:r w:rsidR="00BA4E07" w:rsidDel="00B43AEB">
            <w:delText xml:space="preserve">, and percent sponge cover), </w:delText>
          </w:r>
          <w:commentRangeStart w:id="179"/>
          <w:r w:rsidR="00BA4E07" w:rsidDel="00B43AEB">
            <w:delText>to inform interpretations of the models.</w:delText>
          </w:r>
          <w:commentRangeEnd w:id="179"/>
          <w:r w:rsidR="00BA4E07" w:rsidDel="00B43AEB">
            <w:rPr>
              <w:rStyle w:val="CommentReference"/>
            </w:rPr>
            <w:commentReference w:id="179"/>
          </w:r>
        </w:del>
      </w:moveTo>
    </w:p>
    <w:moveToRangeEnd w:id="153"/>
    <w:p w14:paraId="565FAA16" w14:textId="77777777" w:rsidR="00BA4E07" w:rsidRDefault="00BA4E07" w:rsidP="00B43AEB"/>
    <w:p w14:paraId="36DB39C5" w14:textId="1F3A75FE" w:rsidR="006410BE" w:rsidRDefault="00C00C87" w:rsidP="00C63DF1">
      <w:ins w:id="180" w:author="Graham Forrester" w:date="2019-12-12T08:22:00Z">
        <w:r>
          <w:rPr>
            <w:highlight w:val="white"/>
          </w:rPr>
          <w:t>Object</w:t>
        </w:r>
      </w:ins>
      <w:ins w:id="181" w:author="Graham Forrester" w:date="2019-12-12T08:23:00Z">
        <w:r>
          <w:rPr>
            <w:highlight w:val="white"/>
          </w:rPr>
          <w:t xml:space="preserve">ive 1: </w:t>
        </w:r>
      </w:ins>
      <w:r w:rsidR="00A679EA">
        <w:rPr>
          <w:highlight w:val="white"/>
        </w:rPr>
        <w:t xml:space="preserve">To determine which of the candidate surrogates </w:t>
      </w:r>
      <w:r w:rsidR="00723507">
        <w:rPr>
          <w:highlight w:val="white"/>
        </w:rPr>
        <w:t xml:space="preserve">was </w:t>
      </w:r>
      <w:del w:id="182" w:author="Graham Forrester" w:date="2019-12-12T08:50:00Z">
        <w:r w:rsidR="00723507" w:rsidDel="00056BE2">
          <w:rPr>
            <w:highlight w:val="white"/>
          </w:rPr>
          <w:delText xml:space="preserve">most strongly associated with </w:delText>
        </w:r>
      </w:del>
      <w:ins w:id="183" w:author="Graham Forrester" w:date="2019-12-12T08:50:00Z">
        <w:r w:rsidR="00056BE2">
          <w:rPr>
            <w:highlight w:val="white"/>
          </w:rPr>
          <w:t xml:space="preserve">the best predictor of </w:t>
        </w:r>
      </w:ins>
      <w:r w:rsidR="00A679EA">
        <w:rPr>
          <w:highlight w:val="white"/>
        </w:rPr>
        <w:t xml:space="preserve">each </w:t>
      </w:r>
      <w:del w:id="184" w:author="Graham Forrester" w:date="2019-12-12T08:50:00Z">
        <w:r w:rsidR="00A679EA" w:rsidDel="00056BE2">
          <w:rPr>
            <w:highlight w:val="white"/>
          </w:rPr>
          <w:delText xml:space="preserve">of the </w:delText>
        </w:r>
      </w:del>
      <w:r w:rsidR="00A679EA">
        <w:rPr>
          <w:highlight w:val="white"/>
        </w:rPr>
        <w:t>target</w:t>
      </w:r>
      <w:del w:id="185" w:author="Graham Forrester" w:date="2019-12-12T08:50:00Z">
        <w:r w:rsidR="00A679EA" w:rsidDel="00056BE2">
          <w:rPr>
            <w:highlight w:val="white"/>
          </w:rPr>
          <w:delText>s</w:delText>
        </w:r>
      </w:del>
      <w:r w:rsidR="00A679EA">
        <w:rPr>
          <w:highlight w:val="white"/>
        </w:rPr>
        <w:t xml:space="preserve">, we </w:t>
      </w:r>
      <w:del w:id="186" w:author="Graham Forrester" w:date="2019-12-12T08:33:00Z">
        <w:r w:rsidR="00A679EA" w:rsidDel="00A13093">
          <w:rPr>
            <w:highlight w:val="white"/>
          </w:rPr>
          <w:delText xml:space="preserve">used </w:delText>
        </w:r>
      </w:del>
      <w:ins w:id="187" w:author="Graham Forrester" w:date="2019-12-12T08:34:00Z">
        <w:r w:rsidR="00A13093">
          <w:rPr>
            <w:highlight w:val="white"/>
          </w:rPr>
          <w:t>created</w:t>
        </w:r>
      </w:ins>
      <w:ins w:id="188" w:author="Graham Forrester" w:date="2019-12-12T08:33:00Z">
        <w:r w:rsidR="00A13093">
          <w:rPr>
            <w:highlight w:val="white"/>
          </w:rPr>
          <w:t xml:space="preserve"> </w:t>
        </w:r>
      </w:ins>
      <w:ins w:id="189" w:author="Graham Forrester" w:date="2019-12-12T08:34:00Z">
        <w:r w:rsidR="00A13093">
          <w:rPr>
            <w:highlight w:val="white"/>
          </w:rPr>
          <w:t xml:space="preserve">a set of </w:t>
        </w:r>
      </w:ins>
      <w:r w:rsidR="00A679EA">
        <w:rPr>
          <w:highlight w:val="white"/>
        </w:rPr>
        <w:t xml:space="preserve">simple models </w:t>
      </w:r>
      <w:del w:id="190" w:author="Graham Forrester" w:date="2019-12-12T08:35:00Z">
        <w:r w:rsidR="00A679EA" w:rsidDel="00A13093">
          <w:rPr>
            <w:highlight w:val="white"/>
          </w:rPr>
          <w:delText xml:space="preserve">with </w:delText>
        </w:r>
      </w:del>
      <w:ins w:id="191" w:author="Graham Forrester" w:date="2019-12-12T08:35:00Z">
        <w:r w:rsidR="00A13093">
          <w:rPr>
            <w:highlight w:val="white"/>
          </w:rPr>
          <w:t xml:space="preserve">using </w:t>
        </w:r>
      </w:ins>
      <w:del w:id="192" w:author="Graham Forrester" w:date="2019-12-12T08:34:00Z">
        <w:r w:rsidR="00A679EA" w:rsidDel="00A13093">
          <w:rPr>
            <w:highlight w:val="white"/>
          </w:rPr>
          <w:delText>only the</w:delText>
        </w:r>
      </w:del>
      <w:ins w:id="193" w:author="Graham Forrester" w:date="2019-12-12T08:34:00Z">
        <w:r w:rsidR="00A13093">
          <w:rPr>
            <w:highlight w:val="white"/>
          </w:rPr>
          <w:t>each of the</w:t>
        </w:r>
      </w:ins>
      <w:r w:rsidR="00A679EA">
        <w:rPr>
          <w:highlight w:val="white"/>
        </w:rPr>
        <w:t xml:space="preserve"> </w:t>
      </w:r>
      <w:r w:rsidR="00A679EA">
        <w:t xml:space="preserve">candidate </w:t>
      </w:r>
      <w:r w:rsidR="00A679EA">
        <w:rPr>
          <w:highlight w:val="white"/>
        </w:rPr>
        <w:t>surrogates as predictors</w:t>
      </w:r>
      <w:ins w:id="194" w:author="Graham Forrester" w:date="2019-12-12T08:43:00Z">
        <w:r w:rsidR="00A3210A">
          <w:rPr>
            <w:highlight w:val="white"/>
          </w:rPr>
          <w:t xml:space="preserve"> </w:t>
        </w:r>
      </w:ins>
      <w:ins w:id="195" w:author="Graham Forrester" w:date="2019-12-12T08:50:00Z">
        <w:r w:rsidR="00056BE2">
          <w:rPr>
            <w:highlight w:val="white"/>
          </w:rPr>
          <w:t>(Tables 1-4)</w:t>
        </w:r>
      </w:ins>
      <w:r w:rsidR="00A679EA">
        <w:rPr>
          <w:highlight w:val="white"/>
        </w:rPr>
        <w:t xml:space="preserve">. </w:t>
      </w:r>
      <w:ins w:id="196" w:author="Graham Forrester" w:date="2019-12-12T08:53:00Z">
        <w:r w:rsidR="00056BE2">
          <w:rPr>
            <w:highlight w:val="white"/>
          </w:rPr>
          <w:t>To select the best model, w</w:t>
        </w:r>
      </w:ins>
      <w:del w:id="197" w:author="Graham Forrester" w:date="2019-12-12T08:53:00Z">
        <w:r w:rsidR="00A679EA" w:rsidDel="00056BE2">
          <w:rPr>
            <w:highlight w:val="white"/>
          </w:rPr>
          <w:delText>W</w:delText>
        </w:r>
      </w:del>
      <w:r w:rsidR="00A679EA">
        <w:rPr>
          <w:highlight w:val="white"/>
        </w:rPr>
        <w:t xml:space="preserve">e then compared these </w:t>
      </w:r>
      <w:del w:id="198" w:author="Graham Forrester" w:date="2019-12-12T08:35:00Z">
        <w:r w:rsidR="00A679EA" w:rsidDel="00A13093">
          <w:rPr>
            <w:highlight w:val="white"/>
          </w:rPr>
          <w:delText>simple</w:delText>
        </w:r>
      </w:del>
      <w:ins w:id="199" w:author="Graham Forrester" w:date="2019-12-12T08:35:00Z">
        <w:r w:rsidR="00A13093">
          <w:rPr>
            <w:highlight w:val="white"/>
          </w:rPr>
          <w:t xml:space="preserve">single-surrogate </w:t>
        </w:r>
      </w:ins>
      <w:del w:id="200" w:author="Graham Forrester" w:date="2019-12-12T08:35:00Z">
        <w:r w:rsidR="00A679EA" w:rsidDel="00A13093">
          <w:rPr>
            <w:highlight w:val="white"/>
          </w:rPr>
          <w:delText xml:space="preserve">, surrogate-only </w:delText>
        </w:r>
      </w:del>
      <w:r w:rsidR="00A679EA">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F571F3">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sidR="00A679EA">
        <w:rPr>
          <w:highlight w:val="white"/>
        </w:rPr>
        <w:t xml:space="preserve">. </w:t>
      </w:r>
      <w:ins w:id="201" w:author="Graham Forrester" w:date="2019-12-12T08:54:00Z">
        <w:r w:rsidR="00056BE2">
          <w:rPr>
            <w:highlight w:val="white"/>
          </w:rPr>
          <w:t>Lower (</w:t>
        </w:r>
      </w:ins>
      <w:ins w:id="202" w:author="Graham Forrester" w:date="2019-12-12T09:52:00Z">
        <w:r w:rsidR="008708AA">
          <w:rPr>
            <w:highlight w:val="white"/>
          </w:rPr>
          <w:t>“</w:t>
        </w:r>
      </w:ins>
      <w:ins w:id="203" w:author="Graham Forrester" w:date="2019-12-12T08:54:00Z">
        <w:r w:rsidR="00056BE2">
          <w:rPr>
            <w:highlight w:val="white"/>
          </w:rPr>
          <w:t xml:space="preserve">better”) </w:t>
        </w:r>
      </w:ins>
      <w:proofErr w:type="spellStart"/>
      <w:r w:rsidR="00A679EA">
        <w:rPr>
          <w:highlight w:val="white"/>
        </w:rPr>
        <w:t>AICc</w:t>
      </w:r>
      <w:proofErr w:type="spellEnd"/>
      <w:r w:rsidR="00A679EA">
        <w:rPr>
          <w:highlight w:val="white"/>
        </w:rPr>
        <w:t xml:space="preserve"> </w:t>
      </w:r>
      <w:ins w:id="204" w:author="Graham Forrester" w:date="2019-12-12T08:38:00Z">
        <w:r w:rsidR="00A13093">
          <w:rPr>
            <w:highlight w:val="white"/>
          </w:rPr>
          <w:t xml:space="preserve">values </w:t>
        </w:r>
      </w:ins>
      <w:del w:id="205" w:author="Graham Forrester" w:date="2019-12-12T08:37:00Z">
        <w:r w:rsidR="00A679EA" w:rsidDel="00A13093">
          <w:rPr>
            <w:highlight w:val="white"/>
          </w:rPr>
          <w:delText xml:space="preserve">results </w:delText>
        </w:r>
      </w:del>
      <w:ins w:id="206" w:author="Graham Forrester" w:date="2019-12-12T08:37:00Z">
        <w:r w:rsidR="00A13093">
          <w:rPr>
            <w:highlight w:val="white"/>
          </w:rPr>
          <w:t>reflect</w:t>
        </w:r>
      </w:ins>
      <w:del w:id="207" w:author="Graham Forrester" w:date="2019-12-12T08:37:00Z">
        <w:r w:rsidR="00A679EA" w:rsidDel="00A13093">
          <w:rPr>
            <w:highlight w:val="white"/>
          </w:rPr>
          <w:delText>provide a</w:delText>
        </w:r>
      </w:del>
      <w:r w:rsidR="00A679EA">
        <w:rPr>
          <w:highlight w:val="white"/>
        </w:rPr>
        <w:t xml:space="preserve"> </w:t>
      </w:r>
      <w:ins w:id="208" w:author="Graham Forrester" w:date="2019-12-12T08:39:00Z">
        <w:r w:rsidR="00A13093">
          <w:rPr>
            <w:highlight w:val="white"/>
          </w:rPr>
          <w:t xml:space="preserve">both </w:t>
        </w:r>
      </w:ins>
      <w:del w:id="209" w:author="Graham Forrester" w:date="2019-12-12T08:38:00Z">
        <w:r w:rsidR="00A679EA" w:rsidDel="00A13093">
          <w:rPr>
            <w:highlight w:val="white"/>
          </w:rPr>
          <w:delText>measure of</w:delText>
        </w:r>
      </w:del>
      <w:ins w:id="210" w:author="Graham Forrester" w:date="2019-12-12T08:38:00Z">
        <w:r w:rsidR="00A13093">
          <w:rPr>
            <w:highlight w:val="white"/>
          </w:rPr>
          <w:t>model simplicity (</w:t>
        </w:r>
      </w:ins>
      <w:del w:id="211" w:author="Graham Forrester" w:date="2019-12-12T08:38:00Z">
        <w:r w:rsidR="00A679EA" w:rsidDel="00A13093">
          <w:rPr>
            <w:highlight w:val="white"/>
          </w:rPr>
          <w:delText xml:space="preserve"> </w:delText>
        </w:r>
        <w:commentRangeStart w:id="212"/>
        <w:r w:rsidR="00A679EA" w:rsidDel="00A13093">
          <w:rPr>
            <w:highlight w:val="white"/>
          </w:rPr>
          <w:delText>parsimony</w:delText>
        </w:r>
        <w:commentRangeEnd w:id="212"/>
        <w:r w:rsidR="00C14731" w:rsidDel="00A13093">
          <w:rPr>
            <w:rStyle w:val="CommentReference"/>
          </w:rPr>
          <w:commentReference w:id="212"/>
        </w:r>
        <w:r w:rsidR="00A679EA" w:rsidDel="00A13093">
          <w:rPr>
            <w:highlight w:val="white"/>
          </w:rPr>
          <w:delText xml:space="preserve"> in that they can be used to identify models with the </w:delText>
        </w:r>
      </w:del>
      <w:r w:rsidR="00A679EA">
        <w:rPr>
          <w:highlight w:val="white"/>
        </w:rPr>
        <w:t>fewe</w:t>
      </w:r>
      <w:del w:id="213" w:author="Graham Forrester" w:date="2019-12-12T08:38:00Z">
        <w:r w:rsidR="00A679EA" w:rsidDel="00A13093">
          <w:rPr>
            <w:highlight w:val="white"/>
          </w:rPr>
          <w:delText>st</w:delText>
        </w:r>
      </w:del>
      <w:ins w:id="214" w:author="Graham Forrester" w:date="2019-12-12T08:38:00Z">
        <w:r w:rsidR="00A13093">
          <w:rPr>
            <w:highlight w:val="white"/>
          </w:rPr>
          <w:t>r</w:t>
        </w:r>
      </w:ins>
      <w:ins w:id="215" w:author="Graham Forrester" w:date="2019-12-12T08:55:00Z">
        <w:r w:rsidR="00056BE2">
          <w:rPr>
            <w:highlight w:val="white"/>
          </w:rPr>
          <w:t xml:space="preserve"> parameters</w:t>
        </w:r>
      </w:ins>
      <w:ins w:id="216" w:author="Graham Forrester" w:date="2019-12-12T08:38:00Z">
        <w:r w:rsidR="00A13093">
          <w:rPr>
            <w:highlight w:val="white"/>
          </w:rPr>
          <w:t>)</w:t>
        </w:r>
      </w:ins>
      <w:del w:id="217" w:author="Graham Forrester" w:date="2019-12-12T08:38:00Z">
        <w:r w:rsidR="00A679EA" w:rsidDel="00A13093">
          <w:rPr>
            <w:highlight w:val="white"/>
          </w:rPr>
          <w:delText xml:space="preserve"> parameters and the</w:delText>
        </w:r>
      </w:del>
      <w:r w:rsidR="00A679EA">
        <w:rPr>
          <w:highlight w:val="white"/>
        </w:rPr>
        <w:t xml:space="preserve"> </w:t>
      </w:r>
      <w:del w:id="218" w:author="Graham Forrester" w:date="2019-12-12T08:39:00Z">
        <w:r w:rsidR="00A679EA" w:rsidDel="00A13093">
          <w:rPr>
            <w:highlight w:val="white"/>
          </w:rPr>
          <w:delText xml:space="preserve">greatest </w:delText>
        </w:r>
      </w:del>
      <w:ins w:id="219" w:author="Graham Forrester" w:date="2019-12-12T08:39:00Z">
        <w:r w:rsidR="00A13093">
          <w:rPr>
            <w:highlight w:val="white"/>
          </w:rPr>
          <w:t xml:space="preserve">and goodness of it fit </w:t>
        </w:r>
      </w:ins>
      <w:del w:id="220" w:author="Graham Forrester" w:date="2019-12-12T08:39:00Z">
        <w:r w:rsidR="00A679EA" w:rsidDel="00A13093">
          <w:rPr>
            <w:highlight w:val="white"/>
          </w:rPr>
          <w:delText xml:space="preserve">explanatory ability </w:delText>
        </w:r>
      </w:del>
      <w:r w:rsidR="00A679EA">
        <w:rPr>
          <w:highlight w:val="white"/>
        </w:rPr>
        <w:t xml:space="preserve">relative to other </w:t>
      </w:r>
      <w:ins w:id="221" w:author="Graham Forrester" w:date="2019-12-12T08:39:00Z">
        <w:r w:rsidR="00A13093">
          <w:rPr>
            <w:highlight w:val="white"/>
          </w:rPr>
          <w:t>candidat</w:t>
        </w:r>
      </w:ins>
      <w:ins w:id="222" w:author="Graham Forrester" w:date="2019-12-12T08:40:00Z">
        <w:r w:rsidR="00A13093">
          <w:rPr>
            <w:highlight w:val="white"/>
          </w:rPr>
          <w:t>e</w:t>
        </w:r>
      </w:ins>
      <w:ins w:id="223" w:author="Graham Forrester" w:date="2019-12-12T08:47:00Z">
        <w:r w:rsidR="00056BE2">
          <w:rPr>
            <w:highlight w:val="white"/>
          </w:rPr>
          <w:t xml:space="preserve"> models</w:t>
        </w:r>
      </w:ins>
      <w:ins w:id="224" w:author="Graham Forrester" w:date="2019-12-12T08:55:00Z">
        <w:r w:rsidR="00056BE2">
          <w:rPr>
            <w:highlight w:val="white"/>
          </w:rPr>
          <w:t>. F</w:t>
        </w:r>
      </w:ins>
      <w:ins w:id="225" w:author="Graham Forrester" w:date="2019-12-12T08:44:00Z">
        <w:r w:rsidR="00A3210A">
          <w:rPr>
            <w:highlight w:val="white"/>
          </w:rPr>
          <w:t xml:space="preserve">ollowing established convention, </w:t>
        </w:r>
      </w:ins>
      <w:ins w:id="226" w:author="Graham Forrester" w:date="2019-12-12T08:45:00Z">
        <w:r w:rsidR="00056BE2">
          <w:rPr>
            <w:highlight w:val="white"/>
          </w:rPr>
          <w:t xml:space="preserve">models </w:t>
        </w:r>
      </w:ins>
      <w:ins w:id="227" w:author="Graham Forrester" w:date="2019-12-12T08:46:00Z">
        <w:r w:rsidR="00056BE2">
          <w:rPr>
            <w:highlight w:val="white"/>
          </w:rPr>
          <w:t xml:space="preserve">differing in </w:t>
        </w:r>
        <w:proofErr w:type="spellStart"/>
        <w:r w:rsidR="00056BE2">
          <w:rPr>
            <w:highlight w:val="white"/>
          </w:rPr>
          <w:t>AICc</w:t>
        </w:r>
        <w:proofErr w:type="spellEnd"/>
        <w:r w:rsidR="00056BE2">
          <w:rPr>
            <w:highlight w:val="white"/>
          </w:rPr>
          <w:t xml:space="preserve"> values by &lt; 2 </w:t>
        </w:r>
      </w:ins>
      <w:ins w:id="228" w:author="Graham Forrester" w:date="2019-12-12T08:52:00Z">
        <w:r w:rsidR="00056BE2">
          <w:rPr>
            <w:highlight w:val="white"/>
          </w:rPr>
          <w:t xml:space="preserve">were </w:t>
        </w:r>
      </w:ins>
      <w:ins w:id="229" w:author="Graham Forrester" w:date="2019-12-12T09:52:00Z">
        <w:r w:rsidR="008708AA">
          <w:rPr>
            <w:highlight w:val="white"/>
          </w:rPr>
          <w:t>judged</w:t>
        </w:r>
      </w:ins>
      <w:ins w:id="230" w:author="Graham Forrester" w:date="2019-12-12T08:52:00Z">
        <w:r w:rsidR="00056BE2">
          <w:rPr>
            <w:highlight w:val="white"/>
          </w:rPr>
          <w:t xml:space="preserve"> to </w:t>
        </w:r>
      </w:ins>
      <w:ins w:id="231" w:author="Graham Forrester" w:date="2019-12-12T08:46:00Z">
        <w:r w:rsidR="00056BE2">
          <w:rPr>
            <w:highlight w:val="white"/>
          </w:rPr>
          <w:t>be of similar</w:t>
        </w:r>
      </w:ins>
      <w:ins w:id="232" w:author="Graham Forrester" w:date="2019-12-12T08:52:00Z">
        <w:r w:rsidR="00056BE2">
          <w:rPr>
            <w:highlight w:val="white"/>
          </w:rPr>
          <w:t xml:space="preserve"> quality {</w:t>
        </w:r>
        <w:commentRangeStart w:id="233"/>
        <w:r w:rsidR="00056BE2">
          <w:rPr>
            <w:highlight w:val="white"/>
          </w:rPr>
          <w:t>Burnham and Anderson 200</w:t>
        </w:r>
      </w:ins>
      <w:commentRangeEnd w:id="233"/>
      <w:ins w:id="234" w:author="Graham Forrester" w:date="2019-12-12T08:53:00Z">
        <w:r w:rsidR="00056BE2">
          <w:rPr>
            <w:rStyle w:val="CommentReference"/>
          </w:rPr>
          <w:commentReference w:id="233"/>
        </w:r>
      </w:ins>
      <w:ins w:id="235" w:author="Graham Forrester" w:date="2019-12-12T08:52:00Z">
        <w:r w:rsidR="00056BE2">
          <w:rPr>
            <w:highlight w:val="white"/>
          </w:rPr>
          <w:t>2}.</w:t>
        </w:r>
      </w:ins>
      <w:ins w:id="236" w:author="Graham Forrester" w:date="2019-12-12T08:46:00Z">
        <w:r w:rsidR="00056BE2">
          <w:rPr>
            <w:highlight w:val="white"/>
          </w:rPr>
          <w:t xml:space="preserve"> </w:t>
        </w:r>
      </w:ins>
      <w:commentRangeStart w:id="237"/>
      <w:del w:id="238" w:author="Graham Forrester" w:date="2019-12-12T08:40:00Z">
        <w:r w:rsidR="00A679EA" w:rsidDel="00A13093">
          <w:rPr>
            <w:highlight w:val="white"/>
          </w:rPr>
          <w:delText xml:space="preserve">models in the model set. </w:delText>
        </w:r>
      </w:del>
      <w:del w:id="239" w:author="Graham Forrester" w:date="2019-12-12T08:52:00Z">
        <w:r w:rsidR="00026313" w:rsidDel="00056BE2">
          <w:delText>We</w:delText>
        </w:r>
        <w:commentRangeEnd w:id="237"/>
        <w:r w:rsidR="00056BE2" w:rsidDel="00056BE2">
          <w:rPr>
            <w:rStyle w:val="CommentReference"/>
          </w:rPr>
          <w:commentReference w:id="237"/>
        </w:r>
        <w:r w:rsidR="00026313" w:rsidDel="00056BE2">
          <w:delText xml:space="preserve"> considered the most supported models to be those within 2 AICc units of the most </w:delText>
        </w:r>
        <w:commentRangeStart w:id="240"/>
        <w:r w:rsidR="00026313" w:rsidDel="00056BE2">
          <w:delText>parsimonious</w:delText>
        </w:r>
        <w:commentRangeEnd w:id="240"/>
        <w:r w:rsidR="00C14731" w:rsidDel="00056BE2">
          <w:rPr>
            <w:rStyle w:val="CommentReference"/>
          </w:rPr>
          <w:commentReference w:id="240"/>
        </w:r>
        <w:r w:rsidR="00026313" w:rsidDel="00056BE2">
          <w:delText xml:space="preserve"> model.</w:delText>
        </w:r>
        <w:r w:rsidR="00026313" w:rsidDel="00056BE2">
          <w:rPr>
            <w:highlight w:val="white"/>
          </w:rPr>
          <w:delText xml:space="preserve"> </w:delText>
        </w:r>
      </w:del>
      <w:r w:rsidR="0087421F">
        <w:rPr>
          <w:highlight w:val="white"/>
        </w:rPr>
        <w:t>P</w:t>
      </w:r>
      <w:r w:rsidR="00A679EA">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sidR="00A679EA">
        <w:rPr>
          <w:highlight w:val="white"/>
        </w:rPr>
        <w:t xml:space="preserve">used </w:t>
      </w:r>
      <w:r w:rsidR="0087421F">
        <w:rPr>
          <w:highlight w:val="white"/>
        </w:rPr>
        <w:t xml:space="preserve">in place </w:t>
      </w:r>
      <w:r w:rsidR="00A679EA">
        <w:rPr>
          <w:highlight w:val="white"/>
        </w:rPr>
        <w:t xml:space="preserve">of traditional r-squared </w:t>
      </w:r>
      <w:r w:rsidR="0087421F">
        <w:rPr>
          <w:highlight w:val="white"/>
        </w:rPr>
        <w:t xml:space="preserve">values </w:t>
      </w:r>
      <w:r w:rsidR="00A679EA">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ins w:id="241" w:author="Graham Forrester" w:date="2019-12-12T09:54:00Z">
        <w:r w:rsidR="004C341E">
          <w:rPr>
            <w:highlight w:val="white"/>
          </w:rPr>
          <w:t xml:space="preserve">goodness-of-fit measure </w:t>
        </w:r>
      </w:ins>
      <w:ins w:id="242" w:author="Graham Forrester" w:date="2019-12-12T09:53:00Z">
        <w:r w:rsidR="008708AA">
          <w:rPr>
            <w:highlight w:val="white"/>
          </w:rPr>
          <w:t>direct</w:t>
        </w:r>
      </w:ins>
      <w:ins w:id="243" w:author="Graham Forrester" w:date="2019-12-12T09:54:00Z">
        <w:r w:rsidR="004C341E">
          <w:rPr>
            <w:highlight w:val="white"/>
          </w:rPr>
          <w:t>ly</w:t>
        </w:r>
      </w:ins>
      <w:ins w:id="244" w:author="Graham Forrester" w:date="2019-12-12T09:53:00Z">
        <w:r w:rsidR="008708AA">
          <w:rPr>
            <w:highlight w:val="white"/>
          </w:rPr>
          <w:t xml:space="preserve"> </w:t>
        </w:r>
      </w:ins>
      <w:r w:rsidR="00F72F1A">
        <w:rPr>
          <w:highlight w:val="white"/>
        </w:rPr>
        <w:t xml:space="preserve">equivalent </w:t>
      </w:r>
      <w:del w:id="245" w:author="Graham Forrester" w:date="2019-12-12T09:53:00Z">
        <w:r w:rsidR="00F72F1A" w:rsidDel="008708AA">
          <w:rPr>
            <w:highlight w:val="white"/>
          </w:rPr>
          <w:delText xml:space="preserve">statistic </w:delText>
        </w:r>
      </w:del>
      <w:r w:rsidR="00F72F1A">
        <w:rPr>
          <w:highlight w:val="white"/>
        </w:rPr>
        <w:t>to traditional r-squared</w:t>
      </w:r>
      <w:del w:id="246" w:author="Graham Forrester" w:date="2019-12-12T09:54:00Z">
        <w:r w:rsidR="00F72F1A" w:rsidDel="004C341E">
          <w:rPr>
            <w:highlight w:val="white"/>
          </w:rPr>
          <w:delText xml:space="preserve"> as a measure of goodness-of-fit</w:delText>
        </w:r>
      </w:del>
      <w:r w:rsidR="00A679EA">
        <w:rPr>
          <w:highlight w:val="white"/>
        </w:rPr>
        <w:t xml:space="preserve">. </w:t>
      </w:r>
      <w:r w:rsidR="00026313">
        <w:rPr>
          <w:highlight w:val="white"/>
        </w:rPr>
        <w:t xml:space="preserve">We used </w:t>
      </w:r>
      <w:proofErr w:type="spellStart"/>
      <w:r w:rsidR="00A679EA">
        <w:rPr>
          <w:highlight w:val="white"/>
        </w:rPr>
        <w:t>Nagelkerke’s</w:t>
      </w:r>
      <w:proofErr w:type="spellEnd"/>
      <w:r w:rsidR="00A679EA">
        <w:rPr>
          <w:highlight w:val="white"/>
        </w:rPr>
        <w:t xml:space="preserve"> pseudo-r-squared (</w:t>
      </w:r>
      <w:r w:rsidR="00A679EA" w:rsidRPr="002E7C42">
        <w:rPr>
          <w:i/>
          <w:highlight w:val="white"/>
        </w:rPr>
        <w:t>R</w:t>
      </w:r>
      <w:r w:rsidR="00A679EA" w:rsidRPr="000C396B">
        <w:rPr>
          <w:highlight w:val="white"/>
          <w:vertAlign w:val="subscript"/>
        </w:rPr>
        <w:t>N</w:t>
      </w:r>
      <w:r w:rsidR="00A679EA" w:rsidRPr="000C396B">
        <w:rPr>
          <w:highlight w:val="white"/>
          <w:vertAlign w:val="superscript"/>
        </w:rPr>
        <w:t>2</w:t>
      </w:r>
      <w:r w:rsidR="00A679EA">
        <w:rPr>
          <w:highlight w:val="white"/>
        </w:rPr>
        <w:t xml:space="preserve">) instead of </w:t>
      </w:r>
      <w:r w:rsidR="00EB5354">
        <w:rPr>
          <w:highlight w:val="white"/>
        </w:rPr>
        <w:t>other pseudo-r-squared metric</w:t>
      </w:r>
      <w:r w:rsidR="00A679EA">
        <w:rPr>
          <w:highlight w:val="white"/>
        </w:rPr>
        <w:t xml:space="preserve">s because it </w:t>
      </w:r>
      <w:r w:rsidR="00B7084F">
        <w:rPr>
          <w:highlight w:val="white"/>
        </w:rPr>
        <w:t>scales like traditional r-squared</w:t>
      </w:r>
      <w:r w:rsidR="00A679EA">
        <w:rPr>
          <w:highlight w:val="white"/>
        </w:rPr>
        <w:t xml:space="preserve"> (ranges from 0-1) </w:t>
      </w:r>
      <w:r w:rsidR="00A679EA">
        <w:rPr>
          <w:highlight w:val="white"/>
        </w:rPr>
        <w:lastRenderedPageBreak/>
        <w:t xml:space="preserve">and is used to evaluate the improvement from a null to a fitted model. Only the </w:t>
      </w:r>
      <w:del w:id="247" w:author="Graham Forrester" w:date="2019-12-12T08:56:00Z">
        <w:r w:rsidR="00A679EA" w:rsidDel="00FA24D4">
          <w:rPr>
            <w:highlight w:val="white"/>
          </w:rPr>
          <w:delText xml:space="preserve">top </w:delText>
        </w:r>
      </w:del>
      <w:ins w:id="248" w:author="Graham Forrester" w:date="2019-12-12T08:56:00Z">
        <w:r w:rsidR="00FA24D4">
          <w:rPr>
            <w:highlight w:val="white"/>
          </w:rPr>
          <w:t xml:space="preserve">best </w:t>
        </w:r>
      </w:ins>
      <w:r w:rsidR="00A679EA">
        <w:rPr>
          <w:highlight w:val="white"/>
        </w:rPr>
        <w:t>surrogate identified for each target from this comparison was used for subsequent modeling.</w:t>
      </w:r>
      <w:r w:rsidR="00C63DF1">
        <w:rPr>
          <w:highlight w:val="white"/>
        </w:rPr>
        <w:t xml:space="preserve"> </w:t>
      </w:r>
    </w:p>
    <w:p w14:paraId="60C8803C" w14:textId="73F27D03" w:rsidR="00A679EA" w:rsidRPr="00CB02B2" w:rsidDel="00BA4E07" w:rsidRDefault="00596BA2" w:rsidP="00C63DF1">
      <w:pPr>
        <w:rPr>
          <w:moveFrom w:id="249" w:author="Graham Forrester" w:date="2019-12-12T07:50:00Z"/>
        </w:rPr>
      </w:pPr>
      <w:ins w:id="250" w:author="Graham Forrester" w:date="2019-12-12T08:56:00Z">
        <w:r>
          <w:t>Objecti</w:t>
        </w:r>
      </w:ins>
      <w:ins w:id="251" w:author="Graham Forrester" w:date="2019-12-12T08:57:00Z">
        <w:r w:rsidR="002562A1">
          <w:t xml:space="preserve">ve 2: </w:t>
        </w:r>
      </w:ins>
      <w:moveFromRangeStart w:id="252" w:author="Graham Forrester" w:date="2019-12-12T07:50:00Z" w:name="move27029440"/>
      <w:moveFrom w:id="253" w:author="Graham Forrester" w:date="2019-12-12T07:50:00Z">
        <w:r w:rsidR="00C63DF1" w:rsidDel="00BA4E07">
          <w:t xml:space="preserve">We also </w:t>
        </w:r>
        <w:commentRangeStart w:id="254"/>
        <w:r w:rsidR="00C63DF1" w:rsidDel="00BA4E07">
          <w:t>examined</w:t>
        </w:r>
        <w:commentRangeEnd w:id="254"/>
        <w:r w:rsidR="006410BE" w:rsidDel="00BA4E07">
          <w:rPr>
            <w:rStyle w:val="CommentReference"/>
          </w:rPr>
          <w:commentReference w:id="254"/>
        </w:r>
        <w:r w:rsidR="00C63DF1" w:rsidDel="00BA4E07">
          <w:t xml:space="preserve"> simple correlations between the targets </w:t>
        </w:r>
        <w:r w:rsidR="00A9484B" w:rsidDel="00BA4E07">
          <w:t>(between</w:t>
        </w:r>
        <w:r w:rsidR="00C63DF1" w:rsidDel="00BA4E07">
          <w:t xml:space="preserve"> coral, fish, and sponge richnesses), as well as between the surrogates (between percent hard coral cover, rugosity, and percent sponge cover), </w:t>
        </w:r>
        <w:commentRangeStart w:id="255"/>
        <w:r w:rsidR="00C63DF1" w:rsidDel="00BA4E07">
          <w:t>to inform interpretations of the models.</w:t>
        </w:r>
        <w:commentRangeEnd w:id="255"/>
        <w:r w:rsidR="00CE687F" w:rsidDel="00BA4E07">
          <w:rPr>
            <w:rStyle w:val="CommentReference"/>
          </w:rPr>
          <w:commentReference w:id="255"/>
        </w:r>
      </w:moveFrom>
    </w:p>
    <w:moveFromRangeEnd w:id="252"/>
    <w:p w14:paraId="06EC704B" w14:textId="03C37345" w:rsidR="00A679EA" w:rsidDel="007641AA" w:rsidRDefault="00A679EA" w:rsidP="00C63DF1">
      <w:pPr>
        <w:rPr>
          <w:del w:id="256" w:author="Graham Forrester" w:date="2019-12-12T10:11:00Z"/>
        </w:rPr>
      </w:pPr>
      <w:r>
        <w:rPr>
          <w:highlight w:val="white"/>
        </w:rPr>
        <w:t xml:space="preserve">To determine if relationships between </w:t>
      </w:r>
      <w:del w:id="257" w:author="Graham Forrester" w:date="2019-12-12T09:55:00Z">
        <w:r w:rsidDel="00323541">
          <w:rPr>
            <w:highlight w:val="white"/>
          </w:rPr>
          <w:delText xml:space="preserve">top </w:delText>
        </w:r>
      </w:del>
      <w:ins w:id="258" w:author="Graham Forrester" w:date="2019-12-12T09:55:00Z">
        <w:r w:rsidR="00323541">
          <w:rPr>
            <w:highlight w:val="white"/>
          </w:rPr>
          <w:t xml:space="preserve">the best </w:t>
        </w:r>
      </w:ins>
      <w:r>
        <w:rPr>
          <w:highlight w:val="white"/>
        </w:rPr>
        <w:t>surrogate</w:t>
      </w:r>
      <w:del w:id="259" w:author="Graham Forrester" w:date="2019-12-12T09:55:00Z">
        <w:r w:rsidDel="00323541">
          <w:rPr>
            <w:highlight w:val="white"/>
          </w:rPr>
          <w:delText>s</w:delText>
        </w:r>
      </w:del>
      <w:r>
        <w:rPr>
          <w:highlight w:val="white"/>
        </w:rPr>
        <w:t xml:space="preserve"> and the target</w:t>
      </w:r>
      <w:del w:id="260" w:author="Graham Forrester" w:date="2019-12-12T09:55:00Z">
        <w:r w:rsidDel="00323541">
          <w:rPr>
            <w:highlight w:val="white"/>
          </w:rPr>
          <w:delText>s</w:delText>
        </w:r>
      </w:del>
      <w:r>
        <w:rPr>
          <w:highlight w:val="white"/>
        </w:rPr>
        <w:t xml:space="preserve"> remain consistent over space and time, we added additional terms to the surrogate-only models to account for temporal variation and variation across sites. </w:t>
      </w:r>
      <w:ins w:id="261" w:author="Graham Forrester" w:date="2019-12-12T09:55:00Z">
        <w:r w:rsidR="00EC3634">
          <w:t xml:space="preserve">The variable </w:t>
        </w:r>
      </w:ins>
      <w:ins w:id="262" w:author="Graham Forrester" w:date="2019-12-12T09:57:00Z">
        <w:r w:rsidR="00EC3634">
          <w:t>“</w:t>
        </w:r>
      </w:ins>
      <w:commentRangeStart w:id="263"/>
      <w:del w:id="264" w:author="Graham Forrester" w:date="2019-12-12T09:55:00Z">
        <w:r w:rsidDel="00EC3634">
          <w:delText>Site</w:delText>
        </w:r>
      </w:del>
      <w:commentRangeEnd w:id="263"/>
      <w:ins w:id="265" w:author="Graham Forrester" w:date="2019-12-12T09:55:00Z">
        <w:r w:rsidR="00EC3634">
          <w:t>site</w:t>
        </w:r>
      </w:ins>
      <w:r w:rsidR="00CE687F">
        <w:rPr>
          <w:rStyle w:val="CommentReference"/>
        </w:rPr>
        <w:commentReference w:id="263"/>
      </w:r>
      <w:ins w:id="266" w:author="Graham Forrester" w:date="2019-12-12T09:57:00Z">
        <w:r w:rsidR="00EC3634">
          <w:t>”</w:t>
        </w:r>
      </w:ins>
      <w:r>
        <w:t xml:space="preserve"> </w:t>
      </w:r>
      <w:del w:id="267" w:author="Graham Forrester" w:date="2019-12-12T09:55:00Z">
        <w:r w:rsidDel="00EC3634">
          <w:delText xml:space="preserve">is </w:delText>
        </w:r>
      </w:del>
      <w:ins w:id="268" w:author="Graham Forrester" w:date="2019-12-12T09:55:00Z">
        <w:r w:rsidR="00EC3634">
          <w:t xml:space="preserve">was </w:t>
        </w:r>
      </w:ins>
      <w:r>
        <w:t>a categorical predictor</w:t>
      </w:r>
      <w:ins w:id="269" w:author="Graham Forrester" w:date="2019-12-12T09:58:00Z">
        <w:r w:rsidR="00EC3634">
          <w:t xml:space="preserve"> with 8 levels (</w:t>
        </w:r>
      </w:ins>
      <w:del w:id="270" w:author="Graham Forrester" w:date="2019-12-12T09:58:00Z">
        <w:r w:rsidDel="00EC3634">
          <w:delText xml:space="preserve"> of </w:delText>
        </w:r>
      </w:del>
      <w:r>
        <w:t xml:space="preserve">the 8 locations around </w:t>
      </w:r>
      <w:proofErr w:type="spellStart"/>
      <w:r>
        <w:t>Guana</w:t>
      </w:r>
      <w:proofErr w:type="spellEnd"/>
      <w:r>
        <w:t xml:space="preserve"> Island</w:t>
      </w:r>
      <w:ins w:id="271" w:author="Graham Forrester" w:date="2019-12-12T09:58:00Z">
        <w:r w:rsidR="00EC3634">
          <w:t xml:space="preserve">). </w:t>
        </w:r>
        <w:commentRangeStart w:id="272"/>
        <w:r w:rsidR="00EC3634">
          <w:t xml:space="preserve">Temporal </w:t>
        </w:r>
      </w:ins>
      <w:ins w:id="273" w:author="Graham Forrester" w:date="2019-12-12T10:03:00Z">
        <w:r w:rsidR="000403A2">
          <w:t>trends were</w:t>
        </w:r>
      </w:ins>
      <w:ins w:id="274" w:author="Graham Forrester" w:date="2019-12-12T09:58:00Z">
        <w:r w:rsidR="00EC3634">
          <w:t xml:space="preserve"> modeled using </w:t>
        </w:r>
      </w:ins>
      <w:ins w:id="275" w:author="Graham Forrester" w:date="2019-12-12T09:59:00Z">
        <w:r w:rsidR="00EC3634">
          <w:t xml:space="preserve">“year” as a continuous </w:t>
        </w:r>
      </w:ins>
      <w:ins w:id="276" w:author="Graham Forrester" w:date="2019-12-12T10:00:00Z">
        <w:r w:rsidR="00EC3634">
          <w:t xml:space="preserve">linear </w:t>
        </w:r>
      </w:ins>
      <w:ins w:id="277" w:author="Graham Forrester" w:date="2019-12-12T09:59:00Z">
        <w:r w:rsidR="00EC3634">
          <w:t xml:space="preserve">variable </w:t>
        </w:r>
      </w:ins>
      <w:ins w:id="278" w:author="Graham Forrester" w:date="2019-12-12T10:03:00Z">
        <w:r w:rsidR="000403A2">
          <w:t>with integer val</w:t>
        </w:r>
      </w:ins>
      <w:commentRangeEnd w:id="272"/>
      <w:ins w:id="279" w:author="Graham Forrester" w:date="2019-12-12T10:06:00Z">
        <w:r w:rsidR="000403A2">
          <w:rPr>
            <w:rStyle w:val="CommentReference"/>
          </w:rPr>
          <w:commentReference w:id="272"/>
        </w:r>
      </w:ins>
      <w:ins w:id="280" w:author="Graham Forrester" w:date="2019-12-12T10:03:00Z">
        <w:r w:rsidR="000403A2">
          <w:t xml:space="preserve">ues </w:t>
        </w:r>
      </w:ins>
      <w:del w:id="281" w:author="Graham Forrester" w:date="2019-12-12T10:02:00Z">
        <w:r w:rsidDel="000403A2">
          <w:delText xml:space="preserve"> and </w:delText>
        </w:r>
        <w:commentRangeStart w:id="282"/>
        <w:r w:rsidDel="000403A2">
          <w:delText>year</w:delText>
        </w:r>
        <w:commentRangeEnd w:id="282"/>
        <w:r w:rsidR="00CE687F" w:rsidDel="000403A2">
          <w:rPr>
            <w:rStyle w:val="CommentReference"/>
          </w:rPr>
          <w:commentReference w:id="282"/>
        </w:r>
        <w:r w:rsidDel="000403A2">
          <w:delText xml:space="preserve"> </w:delText>
        </w:r>
        <w:r w:rsidR="00414F6C" w:rsidDel="000403A2">
          <w:delText>models year-to-</w:delText>
        </w:r>
        <w:commentRangeStart w:id="283"/>
        <w:r w:rsidR="00414F6C" w:rsidDel="000403A2">
          <w:delText xml:space="preserve">year </w:delText>
        </w:r>
        <w:r w:rsidDel="000403A2">
          <w:delText>trend</w:delText>
        </w:r>
        <w:r w:rsidR="00414F6C" w:rsidDel="000403A2">
          <w:delText>s</w:delText>
        </w:r>
        <w:commentRangeEnd w:id="283"/>
        <w:r w:rsidR="00CE687F" w:rsidDel="000403A2">
          <w:rPr>
            <w:rStyle w:val="CommentReference"/>
          </w:rPr>
          <w:commentReference w:id="283"/>
        </w:r>
        <w:r w:rsidDel="000403A2">
          <w:delText xml:space="preserve"> over the </w:delText>
        </w:r>
        <w:r w:rsidR="00414F6C" w:rsidDel="000403A2">
          <w:delText xml:space="preserve">duration of the study </w:delText>
        </w:r>
      </w:del>
      <w:r w:rsidR="00414F6C">
        <w:t>(</w:t>
      </w:r>
      <w:del w:id="284" w:author="Graham Forrester" w:date="2019-12-12T10:03:00Z">
        <w:r w:rsidR="00414F6C" w:rsidDel="000403A2">
          <w:delText xml:space="preserve">27 </w:delText>
        </w:r>
      </w:del>
      <w:r w:rsidR="00414F6C">
        <w:t>years</w:t>
      </w:r>
      <w:ins w:id="285" w:author="Graham Forrester" w:date="2019-12-12T10:03:00Z">
        <w:r w:rsidR="000403A2">
          <w:t xml:space="preserve"> 0-27</w:t>
        </w:r>
      </w:ins>
      <w:r w:rsidR="00414F6C">
        <w:t>)</w:t>
      </w:r>
      <w:r>
        <w:t xml:space="preserve">.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286"/>
      <w:commentRangeStart w:id="287"/>
      <w:r>
        <w:t>year and the surrogate with site</w:t>
      </w:r>
      <w:commentRangeEnd w:id="286"/>
      <w:r w:rsidR="00CE687F">
        <w:rPr>
          <w:rStyle w:val="CommentReference"/>
        </w:rPr>
        <w:commentReference w:id="286"/>
      </w:r>
      <w:commentRangeEnd w:id="287"/>
      <w:r w:rsidR="000403A2">
        <w:rPr>
          <w:rStyle w:val="CommentReference"/>
        </w:rPr>
        <w:commentReference w:id="287"/>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 xml:space="preserve">We used the same model selection procedure </w:t>
      </w:r>
      <w:r w:rsidR="002268EB">
        <w:lastRenderedPageBreak/>
        <w:t>as above</w:t>
      </w:r>
      <w:r>
        <w:t>,</w:t>
      </w:r>
      <w:r w:rsidR="002268EB">
        <w:t xml:space="preserve"> </w:t>
      </w:r>
      <w:ins w:id="288" w:author="Graham Forrester" w:date="2019-12-12T10:08:00Z">
        <w:r w:rsidR="007641AA">
          <w:t xml:space="preserve">using </w:t>
        </w:r>
        <w:proofErr w:type="spellStart"/>
        <w:r w:rsidR="007641AA">
          <w:t>AICc</w:t>
        </w:r>
        <w:proofErr w:type="spellEnd"/>
        <w:r w:rsidR="007641AA">
          <w:t xml:space="preserve"> values to select the best model from each candidate set</w:t>
        </w:r>
      </w:ins>
      <w:ins w:id="289" w:author="Graham Forrester" w:date="2019-12-12T10:09:00Z">
        <w:r w:rsidR="007641AA">
          <w:t xml:space="preserve"> and </w:t>
        </w:r>
      </w:ins>
      <w:del w:id="290" w:author="Graham Forrester" w:date="2019-12-12T10:09:00Z">
        <w:r w:rsidR="002268EB" w:rsidDel="007641AA">
          <w:delText>where</w:delText>
        </w:r>
        <w:r w:rsidDel="007641AA">
          <w:delText xml:space="preserve"> t</w:delText>
        </w:r>
        <w:r w:rsidRPr="002E7C42" w:rsidDel="007641AA">
          <w:delText xml:space="preserve">op models were those with delta </w:delText>
        </w:r>
        <w:commentRangeStart w:id="291"/>
        <w:r w:rsidRPr="002E7C42" w:rsidDel="007641AA">
          <w:delText xml:space="preserve">AICc ≤ 2 </w:delText>
        </w:r>
        <w:commentRangeEnd w:id="291"/>
        <w:r w:rsidR="00CE687F" w:rsidDel="007641AA">
          <w:rPr>
            <w:rStyle w:val="CommentReference"/>
          </w:rPr>
          <w:commentReference w:id="291"/>
        </w:r>
        <w:r w:rsidRPr="002E7C42" w:rsidDel="007641AA">
          <w:delText>and AICc weights</w:delText>
        </w:r>
        <w:r w:rsidDel="007641AA">
          <w:rPr>
            <w:rFonts w:ascii="Gungsuh" w:eastAsia="Gungsuh" w:hAnsi="Gungsuh" w:cs="Gungsuh"/>
            <w:highlight w:val="white"/>
          </w:rPr>
          <w:delText xml:space="preserve"> </w:delText>
        </w:r>
        <w:r w:rsidDel="007641AA">
          <w:rPr>
            <w:highlight w:val="white"/>
          </w:rPr>
          <w:delText xml:space="preserve">&gt; 50%. </w:delText>
        </w:r>
      </w:del>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ins w:id="292" w:author="Graham Forrester" w:date="2019-12-12T10:09:00Z">
        <w:r w:rsidR="007641AA">
          <w:rPr>
            <w:highlight w:val="white"/>
          </w:rPr>
          <w:t xml:space="preserve">as an intuitive index of </w:t>
        </w:r>
        <w:commentRangeStart w:id="293"/>
        <w:r w:rsidR="007641AA">
          <w:rPr>
            <w:highlight w:val="white"/>
          </w:rPr>
          <w:t>model fit</w:t>
        </w:r>
      </w:ins>
      <w:commentRangeEnd w:id="293"/>
      <w:ins w:id="294" w:author="Graham Forrester" w:date="2019-12-12T10:11:00Z">
        <w:r w:rsidR="007641AA">
          <w:rPr>
            <w:rStyle w:val="CommentReference"/>
          </w:rPr>
          <w:commentReference w:id="293"/>
        </w:r>
      </w:ins>
      <w:del w:id="296" w:author="Graham Forrester" w:date="2019-12-12T10:09:00Z">
        <w:r w:rsidDel="007641AA">
          <w:rPr>
            <w:highlight w:val="white"/>
          </w:rPr>
          <w:delText>were also used for additional model suppor</w:delText>
        </w:r>
      </w:del>
      <w:del w:id="297" w:author="Graham Forrester" w:date="2019-12-12T10:10:00Z">
        <w:r w:rsidDel="007641AA">
          <w:rPr>
            <w:highlight w:val="white"/>
          </w:rPr>
          <w:delText>t</w:delText>
        </w:r>
      </w:del>
      <w:r w:rsidR="00FB6C3D">
        <w:t>.</w:t>
      </w:r>
    </w:p>
    <w:p w14:paraId="39AE5C7F" w14:textId="7EFFBC88" w:rsidR="00A679EA" w:rsidRPr="00126F94" w:rsidRDefault="00126F94" w:rsidP="007641AA">
      <w:del w:id="298" w:author="Graham Forrester" w:date="2019-12-12T10:11:00Z">
        <w:r w:rsidDel="007641AA">
          <w:delText xml:space="preserve">All data management and analysis was performed in version 3. 5. 3 of the R programming language </w:delText>
        </w:r>
        <w:r w:rsidDel="007641AA">
          <w:fldChar w:fldCharType="begin" w:fldLock="1"/>
        </w:r>
        <w:r w:rsidDel="007641AA">
          <w:del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delInstrText>
        </w:r>
        <w:r w:rsidDel="007641AA">
          <w:fldChar w:fldCharType="separate"/>
        </w:r>
        <w:r w:rsidRPr="003F7563" w:rsidDel="007641AA">
          <w:rPr>
            <w:noProof/>
          </w:rPr>
          <w:delText>(R Core Team, 2019)</w:delText>
        </w:r>
        <w:r w:rsidDel="007641AA">
          <w:fldChar w:fldCharType="end"/>
        </w:r>
        <w:r w:rsidDel="007641AA">
          <w:delText>.</w:delText>
        </w:r>
      </w:del>
      <w:r w:rsidR="00A679EA">
        <w:br w:type="page"/>
      </w:r>
    </w:p>
    <w:p w14:paraId="711F382B" w14:textId="77777777" w:rsidR="00A679EA" w:rsidRDefault="00A679EA" w:rsidP="00E74719">
      <w:pPr>
        <w:pStyle w:val="Heading2"/>
      </w:pPr>
      <w:bookmarkStart w:id="299" w:name="_6921849kdo93" w:colFirst="0" w:colLast="0"/>
      <w:bookmarkStart w:id="300" w:name="_Toc27002736"/>
      <w:bookmarkEnd w:id="299"/>
      <w:commentRangeStart w:id="301"/>
      <w:commentRangeStart w:id="302"/>
      <w:commentRangeStart w:id="303"/>
      <w:commentRangeStart w:id="304"/>
      <w:r>
        <w:lastRenderedPageBreak/>
        <w:t>Results</w:t>
      </w:r>
      <w:commentRangeEnd w:id="301"/>
      <w:r w:rsidR="00256595">
        <w:rPr>
          <w:rStyle w:val="CommentReference"/>
          <w:b w:val="0"/>
        </w:rPr>
        <w:commentReference w:id="301"/>
      </w:r>
      <w:commentRangeEnd w:id="302"/>
      <w:commentRangeEnd w:id="303"/>
      <w:commentRangeEnd w:id="304"/>
      <w:r w:rsidR="0016176F">
        <w:rPr>
          <w:rStyle w:val="CommentReference"/>
          <w:b w:val="0"/>
        </w:rPr>
        <w:commentReference w:id="302"/>
      </w:r>
      <w:r w:rsidR="0016176F">
        <w:rPr>
          <w:rStyle w:val="CommentReference"/>
          <w:b w:val="0"/>
        </w:rPr>
        <w:commentReference w:id="303"/>
      </w:r>
      <w:r w:rsidR="00126F94">
        <w:rPr>
          <w:rStyle w:val="CommentReference"/>
          <w:b w:val="0"/>
        </w:rPr>
        <w:commentReference w:id="304"/>
      </w:r>
      <w:bookmarkEnd w:id="300"/>
    </w:p>
    <w:p w14:paraId="55BAC720" w14:textId="77777777" w:rsidR="00A679EA" w:rsidRPr="00E74719" w:rsidRDefault="00A679EA" w:rsidP="00E74719">
      <w:pPr>
        <w:pStyle w:val="Heading3"/>
      </w:pPr>
      <w:bookmarkStart w:id="305" w:name="_6wnt1lhf96oq" w:colFirst="0" w:colLast="0"/>
      <w:bookmarkEnd w:id="305"/>
      <w:commentRangeStart w:id="306"/>
      <w:r w:rsidRPr="00E74719">
        <w:t>Summary statistics</w:t>
      </w:r>
      <w:commentRangeEnd w:id="306"/>
      <w:r w:rsidR="00B42DAD">
        <w:rPr>
          <w:rStyle w:val="CommentReference"/>
          <w:b w:val="0"/>
          <w:i w:val="0"/>
        </w:rPr>
        <w:commentReference w:id="306"/>
      </w:r>
    </w:p>
    <w:p w14:paraId="7975FA0D" w14:textId="5D5D9521" w:rsidR="00A679EA" w:rsidRDefault="00126F94" w:rsidP="00E74719">
      <w:bookmarkStart w:id="307" w:name="_uzg2digyln7d" w:colFirst="0" w:colLast="0"/>
      <w:bookmarkEnd w:id="307"/>
      <w:r>
        <w:t xml:space="preserve">We recorded 205 species across all 27 years for all 8 sites around </w:t>
      </w:r>
      <w:proofErr w:type="spellStart"/>
      <w:r>
        <w:t>Guana</w:t>
      </w:r>
      <w:proofErr w:type="spellEnd"/>
      <w:r>
        <w:t xml:space="preserve"> Island. There were 117 fish species, 30 coral species, and 58 sponge species. For each site and year combination, coral richness ranged from 4 to 22 (mean = 13; standard deviation = 4), sponge richness ranged from 8 to 36 (mean = 22; standard deviation = 5), fish richness ranged from 9 to 37 (mean = 24; standard deviation = 6), and combined richness ranged from 39 to 75 (mean = 59; standard deviation = 8). Percent coral cover ranged from 2.68 to 61.75 (mean = 21.36; standard deviation = 13.95), percent sponge cover ranged from 0.28 to 27.77 (mean = 7.96; standard deviation = 4.98), and rugosity (in cm) ranged from 17 to 78 (mean = 45; standard deviation = 16).</w:t>
      </w:r>
    </w:p>
    <w:p w14:paraId="68DAFBC0" w14:textId="6F309973" w:rsidR="002D2DBB" w:rsidRDefault="002D2DBB" w:rsidP="002D2DBB">
      <w:pPr>
        <w:pStyle w:val="Heading3"/>
      </w:pPr>
      <w:commentRangeStart w:id="308"/>
      <w:commentRangeStart w:id="309"/>
      <w:r>
        <w:t>Basic associations</w:t>
      </w:r>
      <w:commentRangeEnd w:id="308"/>
      <w:r w:rsidR="00B42DAD">
        <w:rPr>
          <w:rStyle w:val="CommentReference"/>
          <w:b w:val="0"/>
          <w:i w:val="0"/>
        </w:rPr>
        <w:commentReference w:id="308"/>
      </w:r>
      <w:commentRangeEnd w:id="309"/>
      <w:r w:rsidR="00B42DAD">
        <w:rPr>
          <w:rStyle w:val="CommentReference"/>
          <w:b w:val="0"/>
          <w:i w:val="0"/>
        </w:rPr>
        <w:commentReference w:id="309"/>
      </w:r>
    </w:p>
    <w:p w14:paraId="775CDE9A" w14:textId="33DE4263" w:rsidR="002D2DBB" w:rsidRDefault="002D2DBB" w:rsidP="00E74719">
      <w:pPr>
        <w:rPr>
          <w:highlight w:val="white"/>
        </w:rPr>
      </w:pPr>
      <w:r>
        <w:rPr>
          <w:highlight w:val="white"/>
        </w:rPr>
        <w:t xml:space="preserve">Fish richness and coral richness were positively correlated, whereas sponge richness was negatively correlated to </w:t>
      </w:r>
      <w:proofErr w:type="gramStart"/>
      <w:r>
        <w:rPr>
          <w:highlight w:val="white"/>
        </w:rPr>
        <w:t>both of these</w:t>
      </w:r>
      <w:proofErr w:type="gramEnd"/>
      <w:r>
        <w:rPr>
          <w:highlight w:val="white"/>
        </w:rPr>
        <w:t xml:space="preserve">, suggesting sponge richness varied in space and time </w:t>
      </w:r>
      <w:commentRangeStart w:id="310"/>
      <w:commentRangeStart w:id="311"/>
      <w:commentRangeStart w:id="312"/>
      <w:r>
        <w:t>independent</w:t>
      </w:r>
      <w:commentRangeEnd w:id="310"/>
      <w:r w:rsidR="004662A3">
        <w:rPr>
          <w:rStyle w:val="CommentReference"/>
        </w:rPr>
        <w:commentReference w:id="310"/>
      </w:r>
      <w:commentRangeEnd w:id="311"/>
      <w:r w:rsidR="00C14731">
        <w:rPr>
          <w:rStyle w:val="CommentReference"/>
        </w:rPr>
        <w:commentReference w:id="311"/>
      </w:r>
      <w:r>
        <w:t xml:space="preserve"> of changes in fish and coral richness</w:t>
      </w:r>
      <w:commentRangeEnd w:id="312"/>
      <w:r w:rsidR="00256595">
        <w:rPr>
          <w:rStyle w:val="CommentReference"/>
        </w:rPr>
        <w:commentReference w:id="312"/>
      </w:r>
      <w:r>
        <w:t xml:space="preserve"> (</w:t>
      </w:r>
      <w:r w:rsidR="00D65802">
        <w:t xml:space="preserve">Fig. </w:t>
      </w:r>
      <w:r>
        <w:t>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w:t>
      </w:r>
      <w:proofErr w:type="gramStart"/>
      <w:r>
        <w:rPr>
          <w:highlight w:val="white"/>
        </w:rPr>
        <w:t>both of these</w:t>
      </w:r>
      <w:proofErr w:type="gramEnd"/>
      <w:r>
        <w:rPr>
          <w:highlight w:val="white"/>
        </w:rPr>
        <w:t xml:space="preserve">, suggesting sponge cover also varied in space and time </w:t>
      </w:r>
      <w:commentRangeStart w:id="313"/>
      <w:r>
        <w:t>independent</w:t>
      </w:r>
      <w:commentRangeEnd w:id="313"/>
      <w:r w:rsidR="00C14731">
        <w:rPr>
          <w:rStyle w:val="CommentReference"/>
        </w:rPr>
        <w:commentReference w:id="313"/>
      </w:r>
      <w:r>
        <w:t xml:space="preserve"> of changes in rugosity and coral cover (</w:t>
      </w:r>
      <w:r w:rsidR="00D65802">
        <w:t xml:space="preserve">Fig. </w:t>
      </w:r>
      <w:r>
        <w:t>A.4).</w:t>
      </w:r>
    </w:p>
    <w:p w14:paraId="459ABF9F" w14:textId="77777777" w:rsidR="00A679EA" w:rsidRDefault="00A679EA" w:rsidP="00E74719">
      <w:pPr>
        <w:pStyle w:val="Heading3"/>
      </w:pPr>
      <w:bookmarkStart w:id="314" w:name="_nujrgjx5taud" w:colFirst="0" w:colLast="0"/>
      <w:bookmarkStart w:id="315" w:name="_h6w7xsrogjxa" w:colFirst="0" w:colLast="0"/>
      <w:bookmarkEnd w:id="314"/>
      <w:bookmarkEnd w:id="315"/>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w:t>
      </w:r>
      <w:r>
        <w:rPr>
          <w:highlight w:val="white"/>
        </w:rPr>
        <w:lastRenderedPageBreak/>
        <w:t xml:space="preserve">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316" w:name="_rmzz1zfdvwy1" w:colFirst="0" w:colLast="0"/>
      <w:bookmarkEnd w:id="316"/>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0A59AF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317"/>
      <w:r>
        <w:t>competitive (</w:t>
      </w:r>
      <w:commentRangeEnd w:id="317"/>
      <w:r w:rsidR="00CE687F">
        <w:rPr>
          <w:rStyle w:val="CommentReference"/>
        </w:rPr>
        <w:commentReference w:id="317"/>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w:t>
      </w:r>
      <w:r w:rsidR="00D65802">
        <w:t>.</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318"/>
      <w:r w:rsidR="000B0115">
        <w:t>time</w:t>
      </w:r>
      <w:commentRangeEnd w:id="318"/>
      <w:r w:rsidR="00CE687F">
        <w:rPr>
          <w:rStyle w:val="CommentReference"/>
        </w:rPr>
        <w:commentReference w:id="318"/>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319"/>
      <w:r>
        <w:t>Fig</w:t>
      </w:r>
      <w:commentRangeEnd w:id="319"/>
      <w:r w:rsidR="00CE687F">
        <w:rPr>
          <w:rStyle w:val="CommentReference"/>
        </w:rPr>
        <w:commentReference w:id="319"/>
      </w:r>
      <w:r>
        <w:t>. 3).</w:t>
      </w:r>
    </w:p>
    <w:p w14:paraId="34DDFD7B" w14:textId="77777777" w:rsidR="00A679EA" w:rsidRPr="00EA2729" w:rsidRDefault="00A679EA" w:rsidP="00E74719">
      <w:pPr>
        <w:pStyle w:val="Heading4"/>
      </w:pPr>
      <w:r>
        <w:lastRenderedPageBreak/>
        <w:t>Sponge</w:t>
      </w:r>
      <w:r w:rsidRPr="00EA2729">
        <w:t xml:space="preserve"> Richness:</w:t>
      </w:r>
    </w:p>
    <w:p w14:paraId="12601C54" w14:textId="655798F8" w:rsidR="00F25817" w:rsidRDefault="00A679EA" w:rsidP="00EC48F2">
      <w:pPr>
        <w:rPr>
          <w:highlight w:val="white"/>
        </w:rPr>
      </w:pPr>
      <w:r>
        <w:rPr>
          <w:highlight w:val="white"/>
        </w:rPr>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320"/>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320"/>
      <w:r w:rsidR="00256595">
        <w:rPr>
          <w:rStyle w:val="CommentReference"/>
        </w:rPr>
        <w:commentReference w:id="320"/>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321"/>
      <w:r>
        <w:rPr>
          <w:highlight w:val="white"/>
        </w:rPr>
        <w:t>3</w:t>
      </w:r>
      <w:commentRangeEnd w:id="321"/>
      <w:r w:rsidR="00B42DAD">
        <w:rPr>
          <w:rStyle w:val="CommentReference"/>
        </w:rPr>
        <w:commentReference w:id="321"/>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322"/>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 xml:space="preserve">re likely </w:t>
      </w:r>
      <w:proofErr w:type="gramStart"/>
      <w:r>
        <w:t>due to the fact that</w:t>
      </w:r>
      <w:proofErr w:type="gramEnd"/>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w:t>
      </w:r>
      <w:commentRangeEnd w:id="322"/>
      <w:r w:rsidR="00562BF9">
        <w:rPr>
          <w:rStyle w:val="CommentReference"/>
        </w:rPr>
        <w:commentReference w:id="322"/>
      </w:r>
      <w:r>
        <w:t xml:space="preserve">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w:t>
      </w:r>
      <w:r>
        <w:lastRenderedPageBreak/>
        <w:t>the next lowest rugosity and the next lowest fish richness, and so on</w:t>
      </w:r>
      <w:r w:rsidR="00C23004">
        <w:t xml:space="preserve">. </w:t>
      </w:r>
      <w:r w:rsidR="00025E9B">
        <w:t xml:space="preserve">This may </w:t>
      </w:r>
      <w:r>
        <w:t xml:space="preserve">explain why the site-specific regression lines </w:t>
      </w:r>
      <w:r w:rsidR="00C23004">
        <w:t xml:space="preserve">(Fig. 6) </w:t>
      </w:r>
      <w:r>
        <w:t xml:space="preserve">have shallower slopes than a line fit through </w:t>
      </w:r>
      <w:proofErr w:type="gramStart"/>
      <w:r>
        <w:t>all of</w:t>
      </w:r>
      <w:proofErr w:type="gramEnd"/>
      <w:r>
        <w:t xml:space="preserve">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w:t>
      </w:r>
      <w:proofErr w:type="gramStart"/>
      <w:r>
        <w:t>Similar to</w:t>
      </w:r>
      <w:proofErr w:type="gramEnd"/>
      <w:r>
        <w:t xml:space="preserve"> the relationship between rugosity and fish richness, these spatial variations among the 8 sites </w:t>
      </w:r>
      <w:r w:rsidR="00D14CCA">
        <w:t>we</w:t>
      </w:r>
      <w:r>
        <w:t xml:space="preserve">re likely due to distinct rugosity values for each site over time. </w:t>
      </w:r>
      <w:commentRangeStart w:id="323"/>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323"/>
      <w:r w:rsidR="00CE687F">
        <w:rPr>
          <w:rStyle w:val="CommentReference"/>
        </w:rPr>
        <w:commentReference w:id="323"/>
      </w:r>
      <w:r>
        <w:t xml:space="preserve">in sponge richness across sites that follow a different pattern over time (Fig. 7). </w:t>
      </w:r>
      <w:proofErr w:type="gramStart"/>
      <w:r>
        <w:t>Similar to</w:t>
      </w:r>
      <w:proofErr w:type="gramEnd"/>
      <w:r>
        <w:t xml:space="preserve">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324"/>
      <w:r>
        <w:lastRenderedPageBreak/>
        <w:t>In summary</w:t>
      </w:r>
      <w:commentRangeEnd w:id="324"/>
      <w:r w:rsidR="00CE687F">
        <w:rPr>
          <w:rStyle w:val="CommentReference"/>
        </w:rPr>
        <w:commentReference w:id="324"/>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325" w:name="_wewp8zkd7499" w:colFirst="0" w:colLast="0"/>
      <w:bookmarkEnd w:id="325"/>
      <w:r>
        <w:br w:type="page"/>
      </w:r>
    </w:p>
    <w:p w14:paraId="70B89458" w14:textId="77777777" w:rsidR="00881767" w:rsidRDefault="00A679EA" w:rsidP="00E74719">
      <w:pPr>
        <w:pStyle w:val="Heading2"/>
      </w:pPr>
      <w:bookmarkStart w:id="326" w:name="_Toc27002737"/>
      <w:commentRangeStart w:id="327"/>
      <w:commentRangeStart w:id="328"/>
      <w:r>
        <w:lastRenderedPageBreak/>
        <w:t>Discussion</w:t>
      </w:r>
      <w:commentRangeEnd w:id="327"/>
      <w:r w:rsidR="00256595">
        <w:rPr>
          <w:rStyle w:val="CommentReference"/>
          <w:b w:val="0"/>
        </w:rPr>
        <w:commentReference w:id="327"/>
      </w:r>
      <w:bookmarkEnd w:id="326"/>
      <w:commentRangeEnd w:id="328"/>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328"/>
      </w:r>
      <w:commentRangeStart w:id="329"/>
      <w:r w:rsidR="00881767">
        <w:t xml:space="preserve">We suggest that </w:t>
      </w:r>
      <w:commentRangeStart w:id="330"/>
      <w:r w:rsidR="00881767">
        <w:t>t</w:t>
      </w:r>
      <w:commentRangeEnd w:id="329"/>
      <w:r w:rsidR="00881767">
        <w:rPr>
          <w:rStyle w:val="CommentReference"/>
        </w:rPr>
        <w:commentReference w:id="329"/>
      </w:r>
      <w:r w:rsidR="00881767">
        <w:t xml:space="preserve">he use of RTU’s, although it affects estimates of absolute species richness, should </w:t>
      </w:r>
      <w:commentRangeStart w:id="331"/>
      <w:r w:rsidR="00881767">
        <w:t>not</w:t>
      </w:r>
      <w:commentRangeEnd w:id="331"/>
      <w:r w:rsidR="00881767">
        <w:rPr>
          <w:rStyle w:val="CommentReference"/>
        </w:rPr>
        <w:commentReference w:id="331"/>
      </w:r>
      <w:r w:rsidR="00881767">
        <w:t xml:space="preserve"> alter the outcome of the analysis.</w:t>
      </w:r>
      <w:commentRangeEnd w:id="330"/>
      <w:r w:rsidR="00881767">
        <w:rPr>
          <w:rStyle w:val="CommentReference"/>
        </w:rPr>
        <w:commentReference w:id="330"/>
      </w:r>
    </w:p>
    <w:p w14:paraId="55940E9F" w14:textId="45E6812B" w:rsidR="00456F8B" w:rsidRPr="002E560A" w:rsidRDefault="00A9579D" w:rsidP="00E74719">
      <w:pPr>
        <w:pStyle w:val="Heading3"/>
      </w:pPr>
      <w:commentRangeStart w:id="332"/>
      <w:r>
        <w:t>A</w:t>
      </w:r>
      <w:r w:rsidR="00456F8B" w:rsidRPr="002E560A">
        <w:t>ss</w:t>
      </w:r>
      <w:r>
        <w:t>essing surrogate effectiveness over space and time</w:t>
      </w:r>
      <w:commentRangeEnd w:id="332"/>
      <w:r w:rsidR="00F23266">
        <w:rPr>
          <w:rStyle w:val="CommentReference"/>
          <w:b w:val="0"/>
          <w:i w:val="0"/>
        </w:rPr>
        <w:commentReference w:id="332"/>
      </w:r>
    </w:p>
    <w:p w14:paraId="1613C916" w14:textId="710760FC" w:rsidR="001429E5" w:rsidRDefault="00173B03" w:rsidP="002E560A">
      <w:commentRangeStart w:id="333"/>
      <w:r>
        <w:t>Local richness can vary for a variety of reasons</w:t>
      </w:r>
      <w:r w:rsidR="00DF05B3">
        <w:t xml:space="preserve">, </w:t>
      </w:r>
      <w:proofErr w:type="gramStart"/>
      <w:r w:rsidR="00DF05B3">
        <w:t>including</w:t>
      </w:r>
      <w:r>
        <w:t>:</w:t>
      </w:r>
      <w:proofErr w:type="gramEnd"/>
      <w:r>
        <w:t xml:space="preserve"> </w:t>
      </w:r>
      <w:r w:rsidR="00CB33FC">
        <w:t xml:space="preserve">dispersal limitation, </w:t>
      </w:r>
      <w:r w:rsidR="000D343A">
        <w:t>changes in environmental or landscape features, and competition</w:t>
      </w:r>
      <w:r w:rsidR="00CB33FC">
        <w:t xml:space="preserve"> over space. </w:t>
      </w:r>
      <w:commentRangeStart w:id="334"/>
      <w:commentRangeEnd w:id="334"/>
      <w:r w:rsidR="00CE687F">
        <w:rPr>
          <w:rStyle w:val="CommentReference"/>
        </w:rPr>
        <w:commentReference w:id="334"/>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335"/>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335"/>
      <w:r w:rsidR="001429E5">
        <w:rPr>
          <w:rStyle w:val="CommentReference"/>
        </w:rPr>
        <w:commentReference w:id="335"/>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336"/>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336"/>
      <w:r w:rsidR="001429E5">
        <w:rPr>
          <w:rStyle w:val="CommentReference"/>
        </w:rPr>
        <w:commentReference w:id="336"/>
      </w:r>
      <w:r w:rsidR="001429E5">
        <w:t xml:space="preserve">. </w:t>
      </w:r>
      <w:commentRangeEnd w:id="333"/>
      <w:r w:rsidR="00A948FD">
        <w:rPr>
          <w:rStyle w:val="CommentReference"/>
        </w:rPr>
        <w:commentReference w:id="333"/>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337"/>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337"/>
      <w:r w:rsidR="00030BAE">
        <w:rPr>
          <w:rStyle w:val="CommentReference"/>
        </w:rPr>
        <w:commentReference w:id="337"/>
      </w:r>
      <w:r>
        <w:t xml:space="preserve">. </w:t>
      </w:r>
      <w:r w:rsidR="006D3306">
        <w:t>Although we did</w:t>
      </w:r>
      <w:r w:rsidR="00B55564">
        <w:t xml:space="preserve"> not </w:t>
      </w:r>
      <w:r w:rsidR="006D3306">
        <w:t>include</w:t>
      </w:r>
      <w:r w:rsidR="00B55564">
        <w:t xml:space="preserve"> </w:t>
      </w:r>
      <w:commentRangeStart w:id="338"/>
      <w:r w:rsidR="00B55564">
        <w:t xml:space="preserve">fish abundance </w:t>
      </w:r>
      <w:r w:rsidR="006D3306">
        <w:t xml:space="preserve">as a target </w:t>
      </w:r>
      <w:commentRangeEnd w:id="338"/>
      <w:r w:rsidR="00CA66EB">
        <w:rPr>
          <w:rStyle w:val="CommentReference"/>
        </w:rPr>
        <w:commentReference w:id="338"/>
      </w:r>
      <w:r w:rsidR="00B55564">
        <w:t xml:space="preserve">in our results, we </w:t>
      </w:r>
      <w:r w:rsidR="006D3306">
        <w:t>did observe</w:t>
      </w:r>
      <w:r w:rsidR="00B55564">
        <w:t xml:space="preserve"> a </w:t>
      </w:r>
      <w:commentRangeStart w:id="339"/>
      <w:r w:rsidR="00B55564">
        <w:t>reduction in the number of fish species</w:t>
      </w:r>
      <w:r w:rsidR="00F011E0">
        <w:t xml:space="preserve"> and overall species</w:t>
      </w:r>
      <w:r w:rsidR="00B55564">
        <w:t xml:space="preserve"> present at l</w:t>
      </w:r>
      <w:commentRangeEnd w:id="339"/>
      <w:r w:rsidR="00CA66EB">
        <w:rPr>
          <w:rStyle w:val="CommentReference"/>
        </w:rPr>
        <w:commentReference w:id="339"/>
      </w:r>
      <w:r w:rsidR="00B55564">
        <w:t xml:space="preserve">ower </w:t>
      </w:r>
      <w:commentRangeStart w:id="340"/>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341"/>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341"/>
      <w:r w:rsidR="00562BF9">
        <w:rPr>
          <w:rStyle w:val="CommentReference"/>
        </w:rPr>
        <w:commentReference w:id="341"/>
      </w:r>
      <w:r w:rsidR="00F011E0">
        <w:t xml:space="preserve"> In other words, the abundance of the most dominant species is reduced over time. </w:t>
      </w:r>
      <w:commentRangeStart w:id="342"/>
      <w:r w:rsidR="00CF03EC">
        <w:t xml:space="preserve">The study </w:t>
      </w:r>
      <w:commentRangeEnd w:id="342"/>
      <w:r w:rsidR="00CE687F">
        <w:rPr>
          <w:rStyle w:val="CommentReference"/>
        </w:rPr>
        <w:commentReference w:id="342"/>
      </w:r>
      <w:r w:rsidR="00CF03EC">
        <w:t xml:space="preserve">mentioned </w:t>
      </w:r>
      <w:r w:rsidR="00030BAE">
        <w:t>above</w:t>
      </w:r>
      <w:r w:rsidR="00CF03EC">
        <w:t xml:space="preserve"> found the variance in rugosity observed at higher levels of coral cover wa</w:t>
      </w:r>
      <w:commentRangeEnd w:id="340"/>
      <w:r w:rsidR="00CA66EB">
        <w:rPr>
          <w:rStyle w:val="CommentReference"/>
        </w:rPr>
        <w:commentReference w:id="340"/>
      </w:r>
      <w:r w:rsidR="00CF03EC">
        <w:t>s the result of dominance by a particular 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343"/>
      <w:r w:rsidR="00F011E0">
        <w:t xml:space="preserve">factor affecting rugosity at </w:t>
      </w:r>
      <w:commentRangeEnd w:id="343"/>
      <w:r w:rsidR="00786229">
        <w:rPr>
          <w:rStyle w:val="CommentReference"/>
        </w:rPr>
        <w:commentReference w:id="343"/>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344"/>
      <w:r>
        <w:t xml:space="preserve">Competition over space </w:t>
      </w:r>
      <w:commentRangeEnd w:id="344"/>
      <w:r w:rsidR="00110693">
        <w:rPr>
          <w:rStyle w:val="CommentReference"/>
        </w:rPr>
        <w:commentReference w:id="344"/>
      </w:r>
      <w:r>
        <w:t xml:space="preserve">has </w:t>
      </w:r>
      <w:commentRangeStart w:id="345"/>
      <w:r>
        <w:t xml:space="preserve">been shown to be related to chemical inhibition, or allelopathy, in interspecific relationships between sponges and corals. These relationships may explain why coral cover </w:t>
      </w:r>
      <w:commentRangeEnd w:id="345"/>
      <w:r w:rsidR="00EF7402">
        <w:rPr>
          <w:rStyle w:val="CommentReference"/>
        </w:rPr>
        <w:commentReference w:id="345"/>
      </w:r>
      <w:r w:rsidR="003A6E6C">
        <w:t xml:space="preserve">was the top candidate surrogate for sponge richness </w:t>
      </w:r>
      <w:proofErr w:type="gramStart"/>
      <w:r w:rsidR="003A6E6C">
        <w:t>and also</w:t>
      </w:r>
      <w:proofErr w:type="gramEnd"/>
      <w:r w:rsidR="003A6E6C">
        <w:t xml:space="preserve"> why sponge cover and sponge richness are negatively correlated with coral cover and coral richness respectively. </w:t>
      </w:r>
      <w:r w:rsidR="00007F93">
        <w:t xml:space="preserve">Allelopathic sponges, may reduce coral cover at local scales </w:t>
      </w:r>
      <w:commentRangeStart w:id="346"/>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346"/>
      <w:r w:rsidR="00030BAE">
        <w:rPr>
          <w:rStyle w:val="CommentReference"/>
        </w:rPr>
        <w:commentReference w:id="346"/>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347"/>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347"/>
      <w:r w:rsidR="00030BAE">
        <w:rPr>
          <w:rStyle w:val="CommentReference"/>
        </w:rPr>
        <w:commentReference w:id="347"/>
      </w:r>
      <w:r w:rsidR="00B6152E">
        <w:t xml:space="preserve">. Despite some potential benefits sponges can have on coral structures and reef nutrient cycles, even palatable sponges can outcompete corals for space by overgrowing coral structures </w:t>
      </w:r>
      <w:commentRangeStart w:id="348"/>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348"/>
      <w:r w:rsidR="00030BAE">
        <w:rPr>
          <w:rStyle w:val="CommentReference"/>
        </w:rPr>
        <w:commentReference w:id="348"/>
      </w:r>
      <w:r w:rsidR="00B6152E">
        <w:t xml:space="preserve">. Over time, the abundance of these palatable sponges has increased with the reduced </w:t>
      </w:r>
      <w:r w:rsidR="00B6152E">
        <w:lastRenderedPageBreak/>
        <w:t xml:space="preserve">abundance of spongivorous fish due to overfishing </w:t>
      </w:r>
      <w:commentRangeStart w:id="349"/>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349"/>
      <w:r w:rsidR="00030BAE">
        <w:rPr>
          <w:rStyle w:val="CommentReference"/>
        </w:rPr>
        <w:commentReference w:id="349"/>
      </w:r>
      <w:r w:rsidR="00B6152E">
        <w:t>.</w:t>
      </w:r>
      <w:r w:rsidR="00CF03EC">
        <w:t xml:space="preserve"> </w:t>
      </w:r>
    </w:p>
    <w:p w14:paraId="4016FBAF" w14:textId="3C99E920" w:rsidR="002E560A" w:rsidRDefault="00CF03EC" w:rsidP="000C2B77">
      <w:commentRangeStart w:id="350"/>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350"/>
      <w:r w:rsidR="00EF7402">
        <w:rPr>
          <w:rStyle w:val="CommentReference"/>
        </w:rPr>
        <w:commentReference w:id="350"/>
      </w:r>
    </w:p>
    <w:p w14:paraId="19C69C7D" w14:textId="77777777" w:rsidR="00B06EB3" w:rsidRPr="002E560A" w:rsidRDefault="00B06EB3" w:rsidP="00B06EB3">
      <w:pPr>
        <w:pStyle w:val="Heading3"/>
      </w:pPr>
      <w:commentRangeStart w:id="351"/>
      <w:r w:rsidRPr="002E560A">
        <w:t>Value of sponge monitoring</w:t>
      </w:r>
      <w:commentRangeEnd w:id="351"/>
      <w:r w:rsidR="00F23266">
        <w:rPr>
          <w:rStyle w:val="CommentReference"/>
          <w:b w:val="0"/>
          <w:i w:val="0"/>
        </w:rPr>
        <w:commentReference w:id="351"/>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352"/>
      <w:r w:rsidR="003D629E">
        <w:t xml:space="preserve">windward </w:t>
      </w:r>
      <w:commentRangeStart w:id="353"/>
      <w:r w:rsidR="003D629E">
        <w:t xml:space="preserve">reefs had </w:t>
      </w:r>
      <w:commentRangeEnd w:id="353"/>
      <w:r w:rsidR="00CE687F">
        <w:rPr>
          <w:rStyle w:val="CommentReference"/>
        </w:rPr>
        <w:commentReference w:id="353"/>
      </w:r>
      <w:r w:rsidR="003D629E">
        <w:t>higher coral and fish diversity than leeward reefs</w:t>
      </w:r>
      <w:commentRangeEnd w:id="352"/>
      <w:r w:rsidR="00716EBD">
        <w:rPr>
          <w:rStyle w:val="CommentReference"/>
        </w:rPr>
        <w:commentReference w:id="352"/>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354"/>
      <w:r w:rsidR="003D629E">
        <w:t xml:space="preserve">management decisions </w:t>
      </w:r>
      <w:commentRangeEnd w:id="354"/>
      <w:r w:rsidR="00CE687F">
        <w:rPr>
          <w:rStyle w:val="CommentReference"/>
        </w:rPr>
        <w:commentReference w:id="354"/>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355"/>
      <w:r w:rsidR="00B06EB3">
        <w:t xml:space="preserve">The </w:t>
      </w:r>
      <w:commentRangeEnd w:id="355"/>
      <w:r w:rsidR="00CE687F">
        <w:rPr>
          <w:rStyle w:val="CommentReference"/>
        </w:rPr>
        <w:commentReference w:id="355"/>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356"/>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357"/>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357"/>
      <w:r w:rsidR="003D629E">
        <w:rPr>
          <w:rStyle w:val="CommentReference"/>
        </w:rPr>
        <w:commentReference w:id="357"/>
      </w:r>
      <w:r w:rsidR="003D629E">
        <w:t xml:space="preserve"> and it is unlikely that all of these taxonomic groups will be adequately predicted by rugosity or coral cover alone</w:t>
      </w:r>
      <w:commentRangeEnd w:id="356"/>
      <w:r w:rsidR="00451A52">
        <w:rPr>
          <w:rStyle w:val="CommentReference"/>
        </w:rPr>
        <w:commentReference w:id="356"/>
      </w:r>
      <w:r w:rsidR="003D629E">
        <w:t xml:space="preserve">. </w:t>
      </w:r>
    </w:p>
    <w:p w14:paraId="20013237" w14:textId="4C542931" w:rsidR="003D629E" w:rsidRDefault="00B06EB3" w:rsidP="005A23E3">
      <w:commentRangeStart w:id="358"/>
      <w:r>
        <w:t>Because</w:t>
      </w:r>
      <w:commentRangeEnd w:id="358"/>
      <w:r w:rsidR="00CE687F">
        <w:rPr>
          <w:rStyle w:val="CommentReference"/>
        </w:rPr>
        <w:commentReference w:id="358"/>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359"/>
      <w:commentRangeStart w:id="360"/>
      <w:r w:rsidR="003D174D">
        <w:t xml:space="preserve">“non-umbrella” </w:t>
      </w:r>
      <w:commentRangeEnd w:id="359"/>
      <w:r w:rsidR="004862DE">
        <w:rPr>
          <w:rStyle w:val="CommentReference"/>
        </w:rPr>
        <w:commentReference w:id="359"/>
      </w:r>
      <w:commentRangeEnd w:id="360"/>
      <w:r w:rsidR="00CE687F">
        <w:rPr>
          <w:rStyle w:val="CommentReference"/>
        </w:rPr>
        <w:commentReference w:id="360"/>
      </w:r>
      <w:r w:rsidR="003D174D">
        <w:t xml:space="preserve">species can provide insight into overall site biodiversity at local scales in terrestrial ecosystems </w:t>
      </w:r>
      <w:commentRangeStart w:id="361"/>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361"/>
      <w:r w:rsidR="003D174D">
        <w:rPr>
          <w:rStyle w:val="CommentReference"/>
        </w:rPr>
        <w:commentReference w:id="361"/>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362"/>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362"/>
      <w:r w:rsidR="005A23E3">
        <w:rPr>
          <w:rStyle w:val="CommentReference"/>
        </w:rPr>
        <w:commentReference w:id="362"/>
      </w:r>
      <w:r w:rsidR="005A23E3">
        <w:t xml:space="preserve">. Therefore, diversity of these </w:t>
      </w:r>
      <w:commentRangeStart w:id="363"/>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363"/>
      <w:r w:rsidR="00B83565">
        <w:rPr>
          <w:rStyle w:val="CommentReference"/>
        </w:rPr>
        <w:commentReference w:id="363"/>
      </w:r>
      <w:r>
        <w:t xml:space="preserve">they include in their estimates. </w:t>
      </w:r>
    </w:p>
    <w:p w14:paraId="438C0587" w14:textId="77777777" w:rsidR="00446A88" w:rsidRDefault="00456F8B" w:rsidP="00446A88">
      <w:commentRangeStart w:id="364"/>
      <w:r>
        <w:t>In conclusion</w:t>
      </w:r>
      <w:commentRangeEnd w:id="364"/>
      <w:r w:rsidR="00A9579D">
        <w:rPr>
          <w:rStyle w:val="CommentReference"/>
        </w:rPr>
        <w:commentReference w:id="364"/>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365"/>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365"/>
      <w:r w:rsidR="00E23C07">
        <w:rPr>
          <w:rStyle w:val="CommentReference"/>
        </w:rPr>
        <w:commentReference w:id="365"/>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366" w:name="_Toc27002738"/>
      <w:r>
        <w:lastRenderedPageBreak/>
        <w:t>Acknowledgements</w:t>
      </w:r>
      <w:bookmarkEnd w:id="366"/>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 xml:space="preserve">the </w:t>
      </w:r>
      <w:proofErr w:type="spellStart"/>
      <w:r w:rsidR="00695E29">
        <w:t>Guana</w:t>
      </w:r>
      <w:proofErr w:type="spellEnd"/>
      <w:r w:rsidR="00695E29">
        <w:t xml:space="preserve">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367" w:name="_Toc27002739"/>
      <w:commentRangeStart w:id="368"/>
      <w:r>
        <w:lastRenderedPageBreak/>
        <w:t>Literature Cited</w:t>
      </w:r>
      <w:commentRangeEnd w:id="368"/>
      <w:r w:rsidR="0010177E">
        <w:rPr>
          <w:rStyle w:val="CommentReference"/>
          <w:b w:val="0"/>
        </w:rPr>
        <w:commentReference w:id="368"/>
      </w:r>
      <w:bookmarkEnd w:id="367"/>
    </w:p>
    <w:p w14:paraId="1F7CDCE2" w14:textId="457B5D9D" w:rsidR="006F5163" w:rsidRPr="006F5163" w:rsidRDefault="00BB1205" w:rsidP="006F516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F5163" w:rsidRPr="006F5163">
        <w:rPr>
          <w:noProof/>
        </w:rPr>
        <w:t xml:space="preserve">Acosta, C., Barnes, R., &amp; McClatchey, R. (2015). Spatial discordance in fish, coral, and sponge assemblages across a Caribbean atoll reef gradient. </w:t>
      </w:r>
      <w:r w:rsidR="006F5163" w:rsidRPr="006F5163">
        <w:rPr>
          <w:i/>
          <w:iCs/>
          <w:noProof/>
        </w:rPr>
        <w:t>Marine Ecology</w:t>
      </w:r>
      <w:r w:rsidR="006F5163" w:rsidRPr="006F5163">
        <w:rPr>
          <w:noProof/>
        </w:rPr>
        <w:t xml:space="preserve">, </w:t>
      </w:r>
      <w:r w:rsidR="006F5163" w:rsidRPr="006F5163">
        <w:rPr>
          <w:i/>
          <w:iCs/>
          <w:noProof/>
        </w:rPr>
        <w:t>36</w:t>
      </w:r>
      <w:r w:rsidR="006F5163" w:rsidRPr="006F5163">
        <w:rPr>
          <w:noProof/>
        </w:rPr>
        <w:t>, 167–177.</w:t>
      </w:r>
    </w:p>
    <w:p w14:paraId="14328A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da-Villela, P. C., Sale, P. F., Gold-Bouchot, G., &amp; Kjerfve, B. (2003). </w:t>
      </w:r>
      <w:r w:rsidRPr="006F5163">
        <w:rPr>
          <w:i/>
          <w:iCs/>
          <w:noProof/>
        </w:rPr>
        <w:t>Manual of methods for the MBRS synoptic monitoring program: Selected methods for monitoring physical and biological parameters for use in the Mesoamerican region</w:t>
      </w:r>
      <w:r w:rsidRPr="006F5163">
        <w:rPr>
          <w:noProof/>
        </w:rPr>
        <w:t>. Belize City: Mesoamerican Barrier Reef Systems project (MBRS).</w:t>
      </w:r>
    </w:p>
    <w:p w14:paraId="71FC91E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ny, G. R., Connolly, S. R., Heath, D. D., Hogan, J. D., Jones, G. P., McCook, L. J., … Williamson, D. H. (2009). Connectivity, biodiversity conservation and the design of marine reserve networks for coral reefs. </w:t>
      </w:r>
      <w:r w:rsidRPr="006F5163">
        <w:rPr>
          <w:i/>
          <w:iCs/>
          <w:noProof/>
        </w:rPr>
        <w:t>Coral Reefs</w:t>
      </w:r>
      <w:r w:rsidRPr="006F5163">
        <w:rPr>
          <w:noProof/>
        </w:rPr>
        <w:t xml:space="preserve">, </w:t>
      </w:r>
      <w:r w:rsidRPr="006F5163">
        <w:rPr>
          <w:i/>
          <w:iCs/>
          <w:noProof/>
        </w:rPr>
        <w:t>28</w:t>
      </w:r>
      <w:r w:rsidRPr="006F5163">
        <w:rPr>
          <w:noProof/>
        </w:rPr>
        <w:t>, 339–351.</w:t>
      </w:r>
    </w:p>
    <w:p w14:paraId="0177630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Côté, I. M., Watkinson, A. R., &amp; Gill, J. A. (2011). Coral identity underpins architectural complexity on Caribbean reefs. </w:t>
      </w:r>
      <w:r w:rsidRPr="006F5163">
        <w:rPr>
          <w:i/>
          <w:iCs/>
          <w:noProof/>
        </w:rPr>
        <w:t>Ecological Applications</w:t>
      </w:r>
      <w:r w:rsidRPr="006F5163">
        <w:rPr>
          <w:noProof/>
        </w:rPr>
        <w:t xml:space="preserve">, </w:t>
      </w:r>
      <w:r w:rsidRPr="006F5163">
        <w:rPr>
          <w:i/>
          <w:iCs/>
          <w:noProof/>
        </w:rPr>
        <w:t>21</w:t>
      </w:r>
      <w:r w:rsidRPr="006F5163">
        <w:rPr>
          <w:noProof/>
        </w:rPr>
        <w:t>(6), 2223–2231.</w:t>
      </w:r>
    </w:p>
    <w:p w14:paraId="5C1FD2D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Gill, J. A., Côté, I. M., &amp; Watkinson, A. R. (2009). Flattening of Caribbean coral reefs: Region-wide declines in architectural complexity. </w:t>
      </w:r>
      <w:r w:rsidRPr="006F5163">
        <w:rPr>
          <w:i/>
          <w:iCs/>
          <w:noProof/>
        </w:rPr>
        <w:t>Proceedings of the Royal Society B</w:t>
      </w:r>
      <w:r w:rsidRPr="006F5163">
        <w:rPr>
          <w:noProof/>
        </w:rPr>
        <w:t xml:space="preserve">, </w:t>
      </w:r>
      <w:r w:rsidRPr="006F5163">
        <w:rPr>
          <w:i/>
          <w:iCs/>
          <w:noProof/>
        </w:rPr>
        <w:t>276</w:t>
      </w:r>
      <w:r w:rsidRPr="006F5163">
        <w:rPr>
          <w:noProof/>
        </w:rPr>
        <w:t>, 3019–3025.</w:t>
      </w:r>
    </w:p>
    <w:p w14:paraId="4BE8A29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nderson, M. J., Diebel, C. E., Blom, W. M., &amp; Landers, T. J. (2005). Consistency and variation in kelp holdfast assemblages: Spatial patterns of biodiversity for the major phyla at different taxonomic resolutions. </w:t>
      </w:r>
      <w:r w:rsidRPr="006F5163">
        <w:rPr>
          <w:i/>
          <w:iCs/>
          <w:noProof/>
        </w:rPr>
        <w:t>Journal of Experimental Marine Biology and Ecology</w:t>
      </w:r>
      <w:r w:rsidRPr="006F5163">
        <w:rPr>
          <w:noProof/>
        </w:rPr>
        <w:t xml:space="preserve">, </w:t>
      </w:r>
      <w:r w:rsidRPr="006F5163">
        <w:rPr>
          <w:i/>
          <w:iCs/>
          <w:noProof/>
        </w:rPr>
        <w:t>320</w:t>
      </w:r>
      <w:r w:rsidRPr="006F5163">
        <w:rPr>
          <w:noProof/>
        </w:rPr>
        <w:t>, 35–56.</w:t>
      </w:r>
    </w:p>
    <w:p w14:paraId="36B2D61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ll, J. J. (2008). The functional roles of marine sponges. </w:t>
      </w:r>
      <w:r w:rsidRPr="006F5163">
        <w:rPr>
          <w:i/>
          <w:iCs/>
          <w:noProof/>
        </w:rPr>
        <w:t>Estuarine, Coastal and Shelf Science</w:t>
      </w:r>
      <w:r w:rsidRPr="006F5163">
        <w:rPr>
          <w:noProof/>
        </w:rPr>
        <w:t xml:space="preserve">, </w:t>
      </w:r>
      <w:r w:rsidRPr="006F5163">
        <w:rPr>
          <w:i/>
          <w:iCs/>
          <w:noProof/>
        </w:rPr>
        <w:t>79</w:t>
      </w:r>
      <w:r w:rsidRPr="006F5163">
        <w:rPr>
          <w:noProof/>
        </w:rPr>
        <w:t>, 341–353.</w:t>
      </w:r>
    </w:p>
    <w:p w14:paraId="05CC42FE"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Bellwood, D. R., Hughes, T. P., Folke, C., &amp; Nyström, M. (2004). Confronting the coral reef crisis. </w:t>
      </w:r>
      <w:r w:rsidRPr="006F5163">
        <w:rPr>
          <w:i/>
          <w:iCs/>
          <w:noProof/>
        </w:rPr>
        <w:t>Nature</w:t>
      </w:r>
      <w:r w:rsidRPr="006F5163">
        <w:rPr>
          <w:noProof/>
        </w:rPr>
        <w:t xml:space="preserve">, </w:t>
      </w:r>
      <w:r w:rsidRPr="006F5163">
        <w:rPr>
          <w:i/>
          <w:iCs/>
          <w:noProof/>
        </w:rPr>
        <w:t>429</w:t>
      </w:r>
      <w:r w:rsidRPr="006F5163">
        <w:rPr>
          <w:noProof/>
        </w:rPr>
        <w:t>, 827–833.</w:t>
      </w:r>
    </w:p>
    <w:p w14:paraId="0832CFD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man, J., Burton, M., Gibbs, R., Lock, K., Newman, P., Jones, J., &amp; Bell, J. (2013). Testing the suitability of a morphological monitoring approach for identifying temporal variability in a temperate sponge assemblage. </w:t>
      </w:r>
      <w:r w:rsidRPr="006F5163">
        <w:rPr>
          <w:i/>
          <w:iCs/>
          <w:noProof/>
        </w:rPr>
        <w:t>Journal for Nature Conservation</w:t>
      </w:r>
      <w:r w:rsidRPr="006F5163">
        <w:rPr>
          <w:noProof/>
        </w:rPr>
        <w:t xml:space="preserve">, </w:t>
      </w:r>
      <w:r w:rsidRPr="006F5163">
        <w:rPr>
          <w:i/>
          <w:iCs/>
          <w:noProof/>
        </w:rPr>
        <w:t>21</w:t>
      </w:r>
      <w:r w:rsidRPr="006F5163">
        <w:rPr>
          <w:noProof/>
        </w:rPr>
        <w:t>, 173–182.</w:t>
      </w:r>
    </w:p>
    <w:p w14:paraId="205B014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nard, A. T. F., Götz, A., Kerwath, S. E., &amp; Wilke, C. G. (2013). Observer bias and detection probability in underwater visual census of fish assemblages measured with independent double-observers. </w:t>
      </w:r>
      <w:r w:rsidRPr="006F5163">
        <w:rPr>
          <w:i/>
          <w:iCs/>
          <w:noProof/>
        </w:rPr>
        <w:t>Journal of Experimental Marine Biology and Ecology</w:t>
      </w:r>
      <w:r w:rsidRPr="006F5163">
        <w:rPr>
          <w:noProof/>
        </w:rPr>
        <w:t xml:space="preserve">, </w:t>
      </w:r>
      <w:r w:rsidRPr="006F5163">
        <w:rPr>
          <w:i/>
          <w:iCs/>
          <w:noProof/>
        </w:rPr>
        <w:t>443</w:t>
      </w:r>
      <w:r w:rsidRPr="006F5163">
        <w:rPr>
          <w:noProof/>
        </w:rPr>
        <w:t>, 75–84.</w:t>
      </w:r>
    </w:p>
    <w:p w14:paraId="5E4BF84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vilacqua, S., Mistri, M., Terlizzi, A., &amp; Munari, C. (2018). Assessing the effectiveness of surrogates for species over time: Evidence from decadal monitoring of a Mediterranean transitional water ecosystem. </w:t>
      </w:r>
      <w:r w:rsidRPr="006F5163">
        <w:rPr>
          <w:i/>
          <w:iCs/>
          <w:noProof/>
        </w:rPr>
        <w:t>Marine Pollution Bulletin</w:t>
      </w:r>
      <w:r w:rsidRPr="006F5163">
        <w:rPr>
          <w:noProof/>
        </w:rPr>
        <w:t xml:space="preserve">, </w:t>
      </w:r>
      <w:r w:rsidRPr="006F5163">
        <w:rPr>
          <w:i/>
          <w:iCs/>
          <w:noProof/>
        </w:rPr>
        <w:t>131</w:t>
      </w:r>
      <w:r w:rsidRPr="006F5163">
        <w:rPr>
          <w:noProof/>
        </w:rPr>
        <w:t>, 507–514.</w:t>
      </w:r>
    </w:p>
    <w:p w14:paraId="2380713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lake, J. G., &amp; Loiselle, B. A. (2000). Diversity of birds along an elevational gradient in the Cordillera Central, Costa Rica. </w:t>
      </w:r>
      <w:r w:rsidRPr="006F5163">
        <w:rPr>
          <w:i/>
          <w:iCs/>
          <w:noProof/>
        </w:rPr>
        <w:t>The Auk</w:t>
      </w:r>
      <w:r w:rsidRPr="006F5163">
        <w:rPr>
          <w:noProof/>
        </w:rPr>
        <w:t xml:space="preserve">, </w:t>
      </w:r>
      <w:r w:rsidRPr="006F5163">
        <w:rPr>
          <w:i/>
          <w:iCs/>
          <w:noProof/>
        </w:rPr>
        <w:t>117</w:t>
      </w:r>
      <w:r w:rsidRPr="006F5163">
        <w:rPr>
          <w:noProof/>
        </w:rPr>
        <w:t>(3), 663–686.</w:t>
      </w:r>
    </w:p>
    <w:p w14:paraId="1184386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urnham, K. P., &amp; Anderson, D. R. (2002). </w:t>
      </w:r>
      <w:r w:rsidRPr="006F5163">
        <w:rPr>
          <w:i/>
          <w:iCs/>
          <w:noProof/>
        </w:rPr>
        <w:t>Model selection and inference: A practical information-theoretic approach</w:t>
      </w:r>
      <w:r w:rsidRPr="006F5163">
        <w:rPr>
          <w:noProof/>
        </w:rPr>
        <w:t xml:space="preserve"> (2nd ed.). Springer.</w:t>
      </w:r>
    </w:p>
    <w:p w14:paraId="18739C3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anfield, R. H. (1941). Application of the line interception method in sampling range vegetation. </w:t>
      </w:r>
      <w:r w:rsidRPr="006F5163">
        <w:rPr>
          <w:i/>
          <w:iCs/>
          <w:noProof/>
        </w:rPr>
        <w:t>Journal of Forestry</w:t>
      </w:r>
      <w:r w:rsidRPr="006F5163">
        <w:rPr>
          <w:noProof/>
        </w:rPr>
        <w:t xml:space="preserve">, </w:t>
      </w:r>
      <w:r w:rsidRPr="006F5163">
        <w:rPr>
          <w:i/>
          <w:iCs/>
          <w:noProof/>
        </w:rPr>
        <w:t>39</w:t>
      </w:r>
      <w:r w:rsidRPr="006F5163">
        <w:rPr>
          <w:noProof/>
        </w:rPr>
        <w:t>, 388–394.</w:t>
      </w:r>
    </w:p>
    <w:p w14:paraId="263C753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lwell, R. K., &amp; Coddington, J. A. (1994). Estimating terrestrial biodiversity through extrapolation. </w:t>
      </w:r>
      <w:r w:rsidRPr="006F5163">
        <w:rPr>
          <w:i/>
          <w:iCs/>
          <w:noProof/>
        </w:rPr>
        <w:t>Philosophical Transactions of the Royal Society B</w:t>
      </w:r>
      <w:r w:rsidRPr="006F5163">
        <w:rPr>
          <w:noProof/>
        </w:rPr>
        <w:t xml:space="preserve">, </w:t>
      </w:r>
      <w:r w:rsidRPr="006F5163">
        <w:rPr>
          <w:i/>
          <w:iCs/>
          <w:noProof/>
        </w:rPr>
        <w:t>345</w:t>
      </w:r>
      <w:r w:rsidRPr="006F5163">
        <w:rPr>
          <w:noProof/>
        </w:rPr>
        <w:t>, 101–118.</w:t>
      </w:r>
    </w:p>
    <w:p w14:paraId="7869C8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meau, S., Lantz, C. A., Edmunds, P. J., &amp; Carpenter, R. C. (2016). Framework of </w:t>
      </w:r>
      <w:r w:rsidRPr="006F5163">
        <w:rPr>
          <w:noProof/>
        </w:rPr>
        <w:lastRenderedPageBreak/>
        <w:t xml:space="preserve">barrier reefs threatened by ocean acidification. </w:t>
      </w:r>
      <w:r w:rsidRPr="006F5163">
        <w:rPr>
          <w:i/>
          <w:iCs/>
          <w:noProof/>
        </w:rPr>
        <w:t>Global Change Biology</w:t>
      </w:r>
      <w:r w:rsidRPr="006F5163">
        <w:rPr>
          <w:noProof/>
        </w:rPr>
        <w:t xml:space="preserve">, </w:t>
      </w:r>
      <w:r w:rsidRPr="006F5163">
        <w:rPr>
          <w:i/>
          <w:iCs/>
          <w:noProof/>
        </w:rPr>
        <w:t>22</w:t>
      </w:r>
      <w:r w:rsidRPr="006F5163">
        <w:rPr>
          <w:noProof/>
        </w:rPr>
        <w:t>, 1225–1234.</w:t>
      </w:r>
    </w:p>
    <w:p w14:paraId="0D426F7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arling, E. S., Graham, N. A. J., Januchowski-Hartley, F. A., Nash, K. L., Pratchett, M. S., &amp; Wilson, S. K. (2017). Relationships between structural complexity, coral traits, and reef fish assemblages. </w:t>
      </w:r>
      <w:r w:rsidRPr="006F5163">
        <w:rPr>
          <w:i/>
          <w:iCs/>
          <w:noProof/>
        </w:rPr>
        <w:t>Coral Reefs</w:t>
      </w:r>
      <w:r w:rsidRPr="006F5163">
        <w:rPr>
          <w:noProof/>
        </w:rPr>
        <w:t xml:space="preserve">, </w:t>
      </w:r>
      <w:r w:rsidRPr="006F5163">
        <w:rPr>
          <w:i/>
          <w:iCs/>
          <w:noProof/>
        </w:rPr>
        <w:t>36</w:t>
      </w:r>
      <w:r w:rsidRPr="006F5163">
        <w:rPr>
          <w:noProof/>
        </w:rPr>
        <w:t>, 561–575.</w:t>
      </w:r>
    </w:p>
    <w:p w14:paraId="48BA7A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iner, K., Bik, H. M., Mächler, E., Seymour, M., Lacoursière-Roussel, A., Altermatt, F., … Bernatchez, L. (2017). Environmental DNA metabarcoding: Transforming how we survey animal and plant communities. </w:t>
      </w:r>
      <w:r w:rsidRPr="006F5163">
        <w:rPr>
          <w:i/>
          <w:iCs/>
          <w:noProof/>
        </w:rPr>
        <w:t>Molecular Ecology</w:t>
      </w:r>
      <w:r w:rsidRPr="006F5163">
        <w:rPr>
          <w:noProof/>
        </w:rPr>
        <w:t xml:space="preserve">, </w:t>
      </w:r>
      <w:r w:rsidRPr="006F5163">
        <w:rPr>
          <w:i/>
          <w:iCs/>
          <w:noProof/>
        </w:rPr>
        <w:t>26</w:t>
      </w:r>
      <w:r w:rsidRPr="006F5163">
        <w:rPr>
          <w:noProof/>
        </w:rPr>
        <w:t>, 5872–5895.</w:t>
      </w:r>
    </w:p>
    <w:p w14:paraId="34E7291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rraik, J. G. B., Closs, G. P., Dickinson, K. J. M., Sirvid, P., Barratt, B. I. P., &amp; Patrick, B. H. (2002). Arthropod morphospecies versus taxonomic species: A case study with Araneae, Coleoptera, and Lepidoptera. </w:t>
      </w:r>
      <w:r w:rsidRPr="006F5163">
        <w:rPr>
          <w:i/>
          <w:iCs/>
          <w:noProof/>
        </w:rPr>
        <w:t>Conservation Biology</w:t>
      </w:r>
      <w:r w:rsidRPr="006F5163">
        <w:rPr>
          <w:noProof/>
        </w:rPr>
        <w:t xml:space="preserve">, </w:t>
      </w:r>
      <w:r w:rsidRPr="006F5163">
        <w:rPr>
          <w:i/>
          <w:iCs/>
          <w:noProof/>
        </w:rPr>
        <w:t>16</w:t>
      </w:r>
      <w:r w:rsidRPr="006F5163">
        <w:rPr>
          <w:noProof/>
        </w:rPr>
        <w:t>(4), 1015–1023.</w:t>
      </w:r>
    </w:p>
    <w:p w14:paraId="231F4D9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obson, A., Lodge, D., Alder, J., Cumming, G. S., Keymer, J., McGlade, J., … Xenopoulos, M. A. (2006). Habitat loss, trophic collapse, and the decline of ecosystem services. </w:t>
      </w:r>
      <w:r w:rsidRPr="006F5163">
        <w:rPr>
          <w:i/>
          <w:iCs/>
          <w:noProof/>
        </w:rPr>
        <w:t>Ecology</w:t>
      </w:r>
      <w:r w:rsidRPr="006F5163">
        <w:rPr>
          <w:noProof/>
        </w:rPr>
        <w:t xml:space="preserve">, </w:t>
      </w:r>
      <w:r w:rsidRPr="006F5163">
        <w:rPr>
          <w:i/>
          <w:iCs/>
          <w:noProof/>
        </w:rPr>
        <w:t>87</w:t>
      </w:r>
      <w:r w:rsidRPr="006F5163">
        <w:rPr>
          <w:noProof/>
        </w:rPr>
        <w:t>(8), 1915–1924.</w:t>
      </w:r>
    </w:p>
    <w:p w14:paraId="02EF65B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elli, P., &amp; Obrist, M. K. (2003). Biodiversity indicators: The choice of values and measures. </w:t>
      </w:r>
      <w:r w:rsidRPr="006F5163">
        <w:rPr>
          <w:i/>
          <w:iCs/>
          <w:noProof/>
        </w:rPr>
        <w:t>Agriculture, Ecosystems and Environment</w:t>
      </w:r>
      <w:r w:rsidRPr="006F5163">
        <w:rPr>
          <w:noProof/>
        </w:rPr>
        <w:t xml:space="preserve">, </w:t>
      </w:r>
      <w:r w:rsidRPr="006F5163">
        <w:rPr>
          <w:i/>
          <w:iCs/>
          <w:noProof/>
        </w:rPr>
        <w:t>98</w:t>
      </w:r>
      <w:r w:rsidRPr="006F5163">
        <w:rPr>
          <w:noProof/>
        </w:rPr>
        <w:t>, 87–98.</w:t>
      </w:r>
    </w:p>
    <w:p w14:paraId="351E774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ffy, J. E. (2009). Why biodiversity is important to the functioning of real-world ecosystems. </w:t>
      </w:r>
      <w:r w:rsidRPr="006F5163">
        <w:rPr>
          <w:i/>
          <w:iCs/>
          <w:noProof/>
        </w:rPr>
        <w:t>Frontiers in Ecology and the Environment</w:t>
      </w:r>
      <w:r w:rsidRPr="006F5163">
        <w:rPr>
          <w:noProof/>
        </w:rPr>
        <w:t xml:space="preserve">, </w:t>
      </w:r>
      <w:r w:rsidRPr="006F5163">
        <w:rPr>
          <w:i/>
          <w:iCs/>
          <w:noProof/>
        </w:rPr>
        <w:t>7</w:t>
      </w:r>
      <w:r w:rsidRPr="006F5163">
        <w:rPr>
          <w:noProof/>
        </w:rPr>
        <w:t>(8), 437–444.</w:t>
      </w:r>
    </w:p>
    <w:p w14:paraId="6CD3799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glington, S. M., Noble, D. G., &amp; Fuller, R. J. (2012). A meta-analysis of spatial relationships in species richness across taxa: Birds as indicators of wider biodiversity in temperate regions. </w:t>
      </w:r>
      <w:r w:rsidRPr="006F5163">
        <w:rPr>
          <w:i/>
          <w:iCs/>
          <w:noProof/>
        </w:rPr>
        <w:t>Journal for Nature Conservation</w:t>
      </w:r>
      <w:r w:rsidRPr="006F5163">
        <w:rPr>
          <w:noProof/>
        </w:rPr>
        <w:t xml:space="preserve">, </w:t>
      </w:r>
      <w:r w:rsidRPr="006F5163">
        <w:rPr>
          <w:i/>
          <w:iCs/>
          <w:noProof/>
        </w:rPr>
        <w:t>20</w:t>
      </w:r>
      <w:r w:rsidRPr="006F5163">
        <w:rPr>
          <w:noProof/>
        </w:rPr>
        <w:t>, 301–309.</w:t>
      </w:r>
    </w:p>
    <w:p w14:paraId="07EBDA84"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Ehrlich, P. R., &amp; Wilson, E. O. (1991). Biodiversity studies: Science and policy. </w:t>
      </w:r>
      <w:r w:rsidRPr="006F5163">
        <w:rPr>
          <w:i/>
          <w:iCs/>
          <w:noProof/>
        </w:rPr>
        <w:t>Science</w:t>
      </w:r>
      <w:r w:rsidRPr="006F5163">
        <w:rPr>
          <w:noProof/>
        </w:rPr>
        <w:t xml:space="preserve">, </w:t>
      </w:r>
      <w:r w:rsidRPr="006F5163">
        <w:rPr>
          <w:i/>
          <w:iCs/>
          <w:noProof/>
        </w:rPr>
        <w:t>253</w:t>
      </w:r>
      <w:r w:rsidRPr="006F5163">
        <w:rPr>
          <w:noProof/>
        </w:rPr>
        <w:t>(5021), 758–762.</w:t>
      </w:r>
    </w:p>
    <w:p w14:paraId="7E2AB2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mslie, M. J., Cheal, A. J., MacNeil, M. A., Miller, I. R., &amp; Sweatman, H. P. A. (2018). Reef fish communities are spooked by scuba surveys and may take hours to recover. </w:t>
      </w:r>
      <w:r w:rsidRPr="006F5163">
        <w:rPr>
          <w:i/>
          <w:iCs/>
          <w:noProof/>
        </w:rPr>
        <w:t>PeerJ</w:t>
      </w:r>
      <w:r w:rsidRPr="006F5163">
        <w:rPr>
          <w:noProof/>
        </w:rPr>
        <w:t>.</w:t>
      </w:r>
    </w:p>
    <w:p w14:paraId="471B1D5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Forrester, G., Baily, P., Conetta, D., Forrester, L., Kintzing, E., &amp; Jarecki, L. (2015). Comparing monitoring data collected by volunteers and professionals shows that citizen scientists can detect long-term change on coral reefs. </w:t>
      </w:r>
      <w:r w:rsidRPr="006F5163">
        <w:rPr>
          <w:i/>
          <w:iCs/>
          <w:noProof/>
        </w:rPr>
        <w:t>Journal for Nature Conservation</w:t>
      </w:r>
      <w:r w:rsidRPr="006F5163">
        <w:rPr>
          <w:noProof/>
        </w:rPr>
        <w:t xml:space="preserve">, </w:t>
      </w:r>
      <w:r w:rsidRPr="006F5163">
        <w:rPr>
          <w:i/>
          <w:iCs/>
          <w:noProof/>
        </w:rPr>
        <w:t>24</w:t>
      </w:r>
      <w:r w:rsidRPr="006F5163">
        <w:rPr>
          <w:noProof/>
        </w:rPr>
        <w:t>, 1–9.</w:t>
      </w:r>
    </w:p>
    <w:p w14:paraId="7640B65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ardner, T. A., Côté, I. M., Gill, J. A., Grant, A., &amp; Watkinson, A. R. (2003). Long-term region-wide declines in Caribbean corals. </w:t>
      </w:r>
      <w:r w:rsidRPr="006F5163">
        <w:rPr>
          <w:i/>
          <w:iCs/>
          <w:noProof/>
        </w:rPr>
        <w:t>Science</w:t>
      </w:r>
      <w:r w:rsidRPr="006F5163">
        <w:rPr>
          <w:noProof/>
        </w:rPr>
        <w:t xml:space="preserve">, </w:t>
      </w:r>
      <w:r w:rsidRPr="006F5163">
        <w:rPr>
          <w:i/>
          <w:iCs/>
          <w:noProof/>
        </w:rPr>
        <w:t>301</w:t>
      </w:r>
      <w:r w:rsidRPr="006F5163">
        <w:rPr>
          <w:noProof/>
        </w:rPr>
        <w:t>, 958–960.</w:t>
      </w:r>
    </w:p>
    <w:p w14:paraId="2BA11D5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erlach, J., Samways, M., &amp; Pryke, J. (2013). Terrestrial invertebrates as bioindicators: An overview of available taxonomic groups. </w:t>
      </w:r>
      <w:r w:rsidRPr="006F5163">
        <w:rPr>
          <w:i/>
          <w:iCs/>
          <w:noProof/>
        </w:rPr>
        <w:t>Journal of Insect Conservation</w:t>
      </w:r>
      <w:r w:rsidRPr="006F5163">
        <w:rPr>
          <w:noProof/>
        </w:rPr>
        <w:t xml:space="preserve">, </w:t>
      </w:r>
      <w:r w:rsidRPr="006F5163">
        <w:rPr>
          <w:i/>
          <w:iCs/>
          <w:noProof/>
        </w:rPr>
        <w:t>17</w:t>
      </w:r>
      <w:r w:rsidRPr="006F5163">
        <w:rPr>
          <w:noProof/>
        </w:rPr>
        <w:t>(4), 831–850.</w:t>
      </w:r>
    </w:p>
    <w:p w14:paraId="5EEFBA1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ill, D. A., Schuhmann, P. W., &amp; Oxenford, H. A. (2015). Recreational diver preferences for reef fish attributes: Economic implications of future change. </w:t>
      </w:r>
      <w:r w:rsidRPr="006F5163">
        <w:rPr>
          <w:i/>
          <w:iCs/>
          <w:noProof/>
        </w:rPr>
        <w:t>Ecological Economics</w:t>
      </w:r>
      <w:r w:rsidRPr="006F5163">
        <w:rPr>
          <w:noProof/>
        </w:rPr>
        <w:t xml:space="preserve">, </w:t>
      </w:r>
      <w:r w:rsidRPr="006F5163">
        <w:rPr>
          <w:i/>
          <w:iCs/>
          <w:noProof/>
        </w:rPr>
        <w:t>111</w:t>
      </w:r>
      <w:r w:rsidRPr="006F5163">
        <w:rPr>
          <w:noProof/>
        </w:rPr>
        <w:t>, 48–57.</w:t>
      </w:r>
    </w:p>
    <w:p w14:paraId="2DC21D1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ham, N. A. J., Wilson, S. K., Jennings, S., Polunin, N. V. C., Bijoux, J. P., &amp; Robinson, J. (2006). Dynamic fragility of oceanic coral reef ecosystems. </w:t>
      </w:r>
      <w:r w:rsidRPr="006F5163">
        <w:rPr>
          <w:i/>
          <w:iCs/>
          <w:noProof/>
        </w:rPr>
        <w:t>Proceedings of the National Academy of Sciences of the United States of America</w:t>
      </w:r>
      <w:r w:rsidRPr="006F5163">
        <w:rPr>
          <w:noProof/>
        </w:rPr>
        <w:t xml:space="preserve">, </w:t>
      </w:r>
      <w:r w:rsidRPr="006F5163">
        <w:rPr>
          <w:i/>
          <w:iCs/>
          <w:noProof/>
        </w:rPr>
        <w:t>103</w:t>
      </w:r>
      <w:r w:rsidRPr="006F5163">
        <w:rPr>
          <w:noProof/>
        </w:rPr>
        <w:t>(22), 8425–8429.</w:t>
      </w:r>
    </w:p>
    <w:p w14:paraId="0AE3631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twicke, B., &amp; Speight, M. R. (2005). The relationship between fish species richness, abundance and habitat complexity in a range of shallow tropical marine </w:t>
      </w:r>
      <w:r w:rsidRPr="006F5163">
        <w:rPr>
          <w:noProof/>
        </w:rPr>
        <w:lastRenderedPageBreak/>
        <w:t xml:space="preserve">habitats. </w:t>
      </w:r>
      <w:r w:rsidRPr="006F5163">
        <w:rPr>
          <w:i/>
          <w:iCs/>
          <w:noProof/>
        </w:rPr>
        <w:t>Journal of Fish Biology</w:t>
      </w:r>
      <w:r w:rsidRPr="006F5163">
        <w:rPr>
          <w:noProof/>
        </w:rPr>
        <w:t xml:space="preserve">, </w:t>
      </w:r>
      <w:r w:rsidRPr="006F5163">
        <w:rPr>
          <w:i/>
          <w:iCs/>
          <w:noProof/>
        </w:rPr>
        <w:t>66</w:t>
      </w:r>
      <w:r w:rsidRPr="006F5163">
        <w:rPr>
          <w:noProof/>
        </w:rPr>
        <w:t>, 650–667.</w:t>
      </w:r>
    </w:p>
    <w:p w14:paraId="505DFB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irst, A. J. (2008). Surrogate measures for assessing cryptic faunal biodiversity on macroalgal-dominated subtidal reefs. </w:t>
      </w:r>
      <w:r w:rsidRPr="006F5163">
        <w:rPr>
          <w:i/>
          <w:iCs/>
          <w:noProof/>
        </w:rPr>
        <w:t>Biological Conservation</w:t>
      </w:r>
      <w:r w:rsidRPr="006F5163">
        <w:rPr>
          <w:noProof/>
        </w:rPr>
        <w:t xml:space="preserve">, </w:t>
      </w:r>
      <w:r w:rsidRPr="006F5163">
        <w:rPr>
          <w:i/>
          <w:iCs/>
          <w:noProof/>
        </w:rPr>
        <w:t>141</w:t>
      </w:r>
      <w:r w:rsidRPr="006F5163">
        <w:rPr>
          <w:noProof/>
        </w:rPr>
        <w:t>, 211–220.</w:t>
      </w:r>
    </w:p>
    <w:p w14:paraId="4095480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1994). Catastrophes, phase shifts, and large-scale degradation of a Caribbean coral reef. </w:t>
      </w:r>
      <w:r w:rsidRPr="006F5163">
        <w:rPr>
          <w:i/>
          <w:iCs/>
          <w:noProof/>
        </w:rPr>
        <w:t>Science</w:t>
      </w:r>
      <w:r w:rsidRPr="006F5163">
        <w:rPr>
          <w:noProof/>
        </w:rPr>
        <w:t xml:space="preserve">, </w:t>
      </w:r>
      <w:r w:rsidRPr="006F5163">
        <w:rPr>
          <w:i/>
          <w:iCs/>
          <w:noProof/>
        </w:rPr>
        <w:t>265</w:t>
      </w:r>
      <w:r w:rsidRPr="006F5163">
        <w:rPr>
          <w:noProof/>
        </w:rPr>
        <w:t>(5178), 1547–1551.</w:t>
      </w:r>
    </w:p>
    <w:p w14:paraId="39F9D5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Kerry, J. T., Álvarez-Noriega, M., Álvarez-Romero, J. G., Anderson, K. D., Baird, A. H., … Wilson, S. K. (2017). Global warming and recurrent mass bleaching of corals. </w:t>
      </w:r>
      <w:r w:rsidRPr="006F5163">
        <w:rPr>
          <w:i/>
          <w:iCs/>
          <w:noProof/>
        </w:rPr>
        <w:t>Nature</w:t>
      </w:r>
      <w:r w:rsidRPr="006F5163">
        <w:rPr>
          <w:noProof/>
        </w:rPr>
        <w:t xml:space="preserve">, </w:t>
      </w:r>
      <w:r w:rsidRPr="006F5163">
        <w:rPr>
          <w:i/>
          <w:iCs/>
          <w:noProof/>
        </w:rPr>
        <w:t>543</w:t>
      </w:r>
      <w:r w:rsidRPr="006F5163">
        <w:rPr>
          <w:noProof/>
        </w:rPr>
        <w:t>, 373–377.</w:t>
      </w:r>
    </w:p>
    <w:p w14:paraId="4084DF65" w14:textId="77777777" w:rsidR="006F5163" w:rsidRPr="006F5163" w:rsidRDefault="006F5163" w:rsidP="006F5163">
      <w:pPr>
        <w:widowControl w:val="0"/>
        <w:autoSpaceDE w:val="0"/>
        <w:autoSpaceDN w:val="0"/>
        <w:adjustRightInd w:val="0"/>
        <w:ind w:left="480" w:hanging="480"/>
        <w:rPr>
          <w:noProof/>
        </w:rPr>
      </w:pPr>
      <w:r w:rsidRPr="006F5163">
        <w:rPr>
          <w:noProof/>
        </w:rPr>
        <w:t>Jackson, J., Donovan, M., Cramer, K., &amp; Lam, V. (2014). Status and trends of Caribbean coral reefs: 1970-2012. Washington, D.C.</w:t>
      </w:r>
    </w:p>
    <w:p w14:paraId="447B0D1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ennings, S., &amp; Polunin, N. V. C. (1996). Impacts of fishing on tropical reef ecosystems. </w:t>
      </w:r>
      <w:r w:rsidRPr="006F5163">
        <w:rPr>
          <w:i/>
          <w:iCs/>
          <w:noProof/>
        </w:rPr>
        <w:t>Ambio</w:t>
      </w:r>
      <w:r w:rsidRPr="006F5163">
        <w:rPr>
          <w:noProof/>
        </w:rPr>
        <w:t xml:space="preserve">, </w:t>
      </w:r>
      <w:r w:rsidRPr="006F5163">
        <w:rPr>
          <w:i/>
          <w:iCs/>
          <w:noProof/>
        </w:rPr>
        <w:t>25</w:t>
      </w:r>
      <w:r w:rsidRPr="006F5163">
        <w:rPr>
          <w:noProof/>
        </w:rPr>
        <w:t>(1), 44–49.</w:t>
      </w:r>
    </w:p>
    <w:p w14:paraId="3FB21EA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ones, G. P., Almany, G. R., Russ, G. R., Sale, P. F., Steneck, R. S., Van Oppen, M. J. H., &amp; Willis, B. L. (2009). Larval retention and connectivity among populations of corals and reef fishes: History, advances and challenges. </w:t>
      </w:r>
      <w:r w:rsidRPr="006F5163">
        <w:rPr>
          <w:i/>
          <w:iCs/>
          <w:noProof/>
        </w:rPr>
        <w:t>Coral Reefs</w:t>
      </w:r>
      <w:r w:rsidRPr="006F5163">
        <w:rPr>
          <w:noProof/>
        </w:rPr>
        <w:t xml:space="preserve">, </w:t>
      </w:r>
      <w:r w:rsidRPr="006F5163">
        <w:rPr>
          <w:i/>
          <w:iCs/>
          <w:noProof/>
        </w:rPr>
        <w:t>28</w:t>
      </w:r>
      <w:r w:rsidRPr="006F5163">
        <w:rPr>
          <w:noProof/>
        </w:rPr>
        <w:t>, 307–325.</w:t>
      </w:r>
    </w:p>
    <w:p w14:paraId="2F4F74D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Kati, V., Devillers, P., Dufrêne, M., Legakis, A., Vokou, D., &amp; Lebrun, P. (2004). Testing the value of six taxonomic groups as biodiversity indicators at a local scale. </w:t>
      </w:r>
      <w:r w:rsidRPr="006F5163">
        <w:rPr>
          <w:i/>
          <w:iCs/>
          <w:noProof/>
        </w:rPr>
        <w:t>Conservation Biology</w:t>
      </w:r>
      <w:r w:rsidRPr="006F5163">
        <w:rPr>
          <w:noProof/>
        </w:rPr>
        <w:t xml:space="preserve">, </w:t>
      </w:r>
      <w:r w:rsidRPr="006F5163">
        <w:rPr>
          <w:i/>
          <w:iCs/>
          <w:noProof/>
        </w:rPr>
        <w:t>18</w:t>
      </w:r>
      <w:r w:rsidRPr="006F5163">
        <w:rPr>
          <w:noProof/>
        </w:rPr>
        <w:t>(3), 667–675.</w:t>
      </w:r>
    </w:p>
    <w:p w14:paraId="16432DF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am, T. Y., Fletcher, C., Ramage, B. S., Doll, H. M., Joann, C. L., Nur-Zati, A. M., … Potts, M. D. (2014). Using Habitat Characteristics to Predict Faunal Diversity in Tropical Production Forests. </w:t>
      </w:r>
      <w:r w:rsidRPr="006F5163">
        <w:rPr>
          <w:i/>
          <w:iCs/>
          <w:noProof/>
        </w:rPr>
        <w:t>Biotropica</w:t>
      </w:r>
      <w:r w:rsidRPr="006F5163">
        <w:rPr>
          <w:noProof/>
        </w:rPr>
        <w:t xml:space="preserve">, </w:t>
      </w:r>
      <w:r w:rsidRPr="006F5163">
        <w:rPr>
          <w:i/>
          <w:iCs/>
          <w:noProof/>
        </w:rPr>
        <w:t>46</w:t>
      </w:r>
      <w:r w:rsidRPr="006F5163">
        <w:rPr>
          <w:noProof/>
        </w:rPr>
        <w:t>(1), 50–57.</w:t>
      </w:r>
    </w:p>
    <w:p w14:paraId="2A46EA85"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ewandowski, A. S., Noss, R. F., &amp; Parsons, D. R. (2010). The effectiveness of </w:t>
      </w:r>
      <w:r w:rsidRPr="006F5163">
        <w:rPr>
          <w:noProof/>
        </w:rPr>
        <w:lastRenderedPageBreak/>
        <w:t xml:space="preserve">surrogate taxa for the representation of biodiversity. </w:t>
      </w:r>
      <w:r w:rsidRPr="006F5163">
        <w:rPr>
          <w:i/>
          <w:iCs/>
          <w:noProof/>
        </w:rPr>
        <w:t>Conservation Biology</w:t>
      </w:r>
      <w:r w:rsidRPr="006F5163">
        <w:rPr>
          <w:noProof/>
        </w:rPr>
        <w:t xml:space="preserve">, </w:t>
      </w:r>
      <w:r w:rsidRPr="006F5163">
        <w:rPr>
          <w:i/>
          <w:iCs/>
          <w:noProof/>
        </w:rPr>
        <w:t>24</w:t>
      </w:r>
      <w:r w:rsidRPr="006F5163">
        <w:rPr>
          <w:noProof/>
        </w:rPr>
        <w:t>(5), 1367–1377.</w:t>
      </w:r>
    </w:p>
    <w:p w14:paraId="7D9FB3F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McMurray, S. E., Henkel, T. P., Vicente, J., &amp; Pawlik, J. R. (2015). Indirect effects of overfishing on Caribbean reefs: Sponges overgrow reef-building corals. </w:t>
      </w:r>
      <w:r w:rsidRPr="006F5163">
        <w:rPr>
          <w:i/>
          <w:iCs/>
          <w:noProof/>
        </w:rPr>
        <w:t>PeerJ</w:t>
      </w:r>
      <w:r w:rsidRPr="006F5163">
        <w:rPr>
          <w:noProof/>
        </w:rPr>
        <w:t>.</w:t>
      </w:r>
    </w:p>
    <w:p w14:paraId="72C8587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amp; Pawlik, J. R. (2014). Chemical defenses and resource trade-offs structure sponge communities on Caribbean cor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11), 4151–4156.</w:t>
      </w:r>
    </w:p>
    <w:p w14:paraId="0AF75EA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gierowski, R. H., &amp; Johnson, C. R. (2006). Robustness of surrogates of biodiversity in marine benthic communities. </w:t>
      </w:r>
      <w:r w:rsidRPr="006F5163">
        <w:rPr>
          <w:i/>
          <w:iCs/>
          <w:noProof/>
        </w:rPr>
        <w:t>Ecological Applications</w:t>
      </w:r>
      <w:r w:rsidRPr="006F5163">
        <w:rPr>
          <w:noProof/>
        </w:rPr>
        <w:t xml:space="preserve">, </w:t>
      </w:r>
      <w:r w:rsidRPr="006F5163">
        <w:rPr>
          <w:i/>
          <w:iCs/>
          <w:noProof/>
        </w:rPr>
        <w:t>16</w:t>
      </w:r>
      <w:r w:rsidRPr="006F5163">
        <w:rPr>
          <w:noProof/>
        </w:rPr>
        <w:t>(6), 2264–2275.</w:t>
      </w:r>
    </w:p>
    <w:p w14:paraId="4EF6B27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rgules, C. R., Pressey, R. L., &amp; Williams, P. H. (2002). Representing biodiversity: Data and procedures for identifying priority areas for conservation. </w:t>
      </w:r>
      <w:r w:rsidRPr="006F5163">
        <w:rPr>
          <w:i/>
          <w:iCs/>
          <w:noProof/>
        </w:rPr>
        <w:t>Journal of Biosciences</w:t>
      </w:r>
      <w:r w:rsidRPr="006F5163">
        <w:rPr>
          <w:noProof/>
        </w:rPr>
        <w:t xml:space="preserve">, </w:t>
      </w:r>
      <w:r w:rsidRPr="006F5163">
        <w:rPr>
          <w:i/>
          <w:iCs/>
          <w:noProof/>
        </w:rPr>
        <w:t>27</w:t>
      </w:r>
      <w:r w:rsidRPr="006F5163">
        <w:rPr>
          <w:noProof/>
        </w:rPr>
        <w:t>(4), 309–326.</w:t>
      </w:r>
    </w:p>
    <w:p w14:paraId="69284C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Arthur, M. A., Brooke, B. P., Przeslawski, R., Ryan, D. A., Lucieer, V. L., Nichol, S., … Radke, L. C. (2010). On the use of abiotic surrogates to describe marine benthic biodiversity. </w:t>
      </w:r>
      <w:r w:rsidRPr="006F5163">
        <w:rPr>
          <w:i/>
          <w:iCs/>
          <w:noProof/>
        </w:rPr>
        <w:t>Estuarine, Coastal and Shelf Science</w:t>
      </w:r>
      <w:r w:rsidRPr="006F5163">
        <w:rPr>
          <w:noProof/>
        </w:rPr>
        <w:t xml:space="preserve">, </w:t>
      </w:r>
      <w:r w:rsidRPr="006F5163">
        <w:rPr>
          <w:i/>
          <w:iCs/>
          <w:noProof/>
        </w:rPr>
        <w:t>88</w:t>
      </w:r>
      <w:r w:rsidRPr="006F5163">
        <w:rPr>
          <w:noProof/>
        </w:rPr>
        <w:t>, 21–32.</w:t>
      </w:r>
    </w:p>
    <w:p w14:paraId="49F889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Cormick, M. I. (1994). Comparison of field methods for measuring surface topography and their associations with a tropical reef fish assemblage. </w:t>
      </w:r>
      <w:r w:rsidRPr="006F5163">
        <w:rPr>
          <w:i/>
          <w:iCs/>
          <w:noProof/>
        </w:rPr>
        <w:t>Marine Ecology Progress Series</w:t>
      </w:r>
      <w:r w:rsidRPr="006F5163">
        <w:rPr>
          <w:noProof/>
        </w:rPr>
        <w:t xml:space="preserve">, </w:t>
      </w:r>
      <w:r w:rsidRPr="006F5163">
        <w:rPr>
          <w:i/>
          <w:iCs/>
          <w:noProof/>
        </w:rPr>
        <w:t>112</w:t>
      </w:r>
      <w:r w:rsidRPr="006F5163">
        <w:rPr>
          <w:noProof/>
        </w:rPr>
        <w:t>, 87–96.</w:t>
      </w:r>
    </w:p>
    <w:p w14:paraId="5EC468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ellin, C., Delean, S., Caley, J., Edgar, G., Meekan, M., Pitcher, R., … Bradshaw, C. (2011). Effectiveness of biological surrogates for predicting patterns of marine </w:t>
      </w:r>
      <w:r w:rsidRPr="006F5163">
        <w:rPr>
          <w:noProof/>
        </w:rPr>
        <w:lastRenderedPageBreak/>
        <w:t xml:space="preserve">biodiversity: A global meta-analysis. </w:t>
      </w:r>
      <w:r w:rsidRPr="006F5163">
        <w:rPr>
          <w:i/>
          <w:iCs/>
          <w:noProof/>
        </w:rPr>
        <w:t>PLoS ONE</w:t>
      </w:r>
      <w:r w:rsidRPr="006F5163">
        <w:rPr>
          <w:noProof/>
        </w:rPr>
        <w:t xml:space="preserve">, </w:t>
      </w:r>
      <w:r w:rsidRPr="006F5163">
        <w:rPr>
          <w:i/>
          <w:iCs/>
          <w:noProof/>
        </w:rPr>
        <w:t>6</w:t>
      </w:r>
      <w:r w:rsidRPr="006F5163">
        <w:rPr>
          <w:noProof/>
        </w:rPr>
        <w:t>(6).</w:t>
      </w:r>
    </w:p>
    <w:p w14:paraId="2FEF00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reno, C. E., Rojas, G. S., Pineda, E., &amp; Escobar, F. (2007). Shortcuts for biodiversity evaluation: A review of terminology and recommendations for the use of target groups, bioindicators and surrogates. </w:t>
      </w:r>
      <w:r w:rsidRPr="006F5163">
        <w:rPr>
          <w:i/>
          <w:iCs/>
          <w:noProof/>
        </w:rPr>
        <w:t>International Journal of Environment and Health</w:t>
      </w:r>
      <w:r w:rsidRPr="006F5163">
        <w:rPr>
          <w:noProof/>
        </w:rPr>
        <w:t xml:space="preserve">, </w:t>
      </w:r>
      <w:r w:rsidRPr="006F5163">
        <w:rPr>
          <w:i/>
          <w:iCs/>
          <w:noProof/>
        </w:rPr>
        <w:t>1</w:t>
      </w:r>
      <w:r w:rsidRPr="006F5163">
        <w:rPr>
          <w:noProof/>
        </w:rPr>
        <w:t>(1), 71–86.</w:t>
      </w:r>
    </w:p>
    <w:p w14:paraId="7EFF365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uillot, D., Villéger, S., Parravicini, V., Kulbicki, M., Arias-González, J. E., Bender, M., … Bellwood, D. R. (2014). Functional over-redundancy and high functional vulnerability in global fish faunas on tropic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38), 13757–13762.</w:t>
      </w:r>
    </w:p>
    <w:p w14:paraId="1FD41DA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aeem, S., Thompson, L. J., Lawler, S. P., Lawton, J. H., &amp; Woodfin, R. M. (1994). Declining biodiversity can alter the performance of ecosystems. </w:t>
      </w:r>
      <w:r w:rsidRPr="006F5163">
        <w:rPr>
          <w:i/>
          <w:iCs/>
          <w:noProof/>
        </w:rPr>
        <w:t>Nature</w:t>
      </w:r>
      <w:r w:rsidRPr="006F5163">
        <w:rPr>
          <w:noProof/>
        </w:rPr>
        <w:t xml:space="preserve">, </w:t>
      </w:r>
      <w:r w:rsidRPr="006F5163">
        <w:rPr>
          <w:i/>
          <w:iCs/>
          <w:noProof/>
        </w:rPr>
        <w:t>368</w:t>
      </w:r>
      <w:r w:rsidRPr="006F5163">
        <w:rPr>
          <w:noProof/>
        </w:rPr>
        <w:t>(6473), 734–737.</w:t>
      </w:r>
    </w:p>
    <w:p w14:paraId="2781F06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ewman, S. P., Meesters, E. H., Dryden, C. S., Williams, S. M., Sanchez, C., Mumby, P. J., &amp; Polunin, N. V. C. (2015). Reef flattening effects on total richness and species responses in the Caribbean. </w:t>
      </w:r>
      <w:r w:rsidRPr="006F5163">
        <w:rPr>
          <w:i/>
          <w:iCs/>
          <w:noProof/>
        </w:rPr>
        <w:t>Journal of Animal Ecology</w:t>
      </w:r>
      <w:r w:rsidRPr="006F5163">
        <w:rPr>
          <w:noProof/>
        </w:rPr>
        <w:t xml:space="preserve">, </w:t>
      </w:r>
      <w:r w:rsidRPr="006F5163">
        <w:rPr>
          <w:i/>
          <w:iCs/>
          <w:noProof/>
        </w:rPr>
        <w:t>84</w:t>
      </w:r>
      <w:r w:rsidRPr="006F5163">
        <w:rPr>
          <w:noProof/>
        </w:rPr>
        <w:t>, 1678–1689.</w:t>
      </w:r>
    </w:p>
    <w:p w14:paraId="3EF142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oss, R. F. (1990). Indicators for monitoring biodiversity: A hierarchical approach. </w:t>
      </w:r>
      <w:r w:rsidRPr="006F5163">
        <w:rPr>
          <w:i/>
          <w:iCs/>
          <w:noProof/>
        </w:rPr>
        <w:t>Conservation Biology</w:t>
      </w:r>
      <w:r w:rsidRPr="006F5163">
        <w:rPr>
          <w:noProof/>
        </w:rPr>
        <w:t xml:space="preserve">, </w:t>
      </w:r>
      <w:r w:rsidRPr="006F5163">
        <w:rPr>
          <w:i/>
          <w:iCs/>
          <w:noProof/>
        </w:rPr>
        <w:t>4</w:t>
      </w:r>
      <w:r w:rsidRPr="006F5163">
        <w:rPr>
          <w:noProof/>
        </w:rPr>
        <w:t>(4), 355–364.</w:t>
      </w:r>
    </w:p>
    <w:p w14:paraId="489FEE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doa-Schioppa, E., Baietto, M., Massa, R., &amp; Bottoni, L. (2006). Bird communities as bioindicators: The focal species concept in agricultural landscapes. </w:t>
      </w:r>
      <w:r w:rsidRPr="006F5163">
        <w:rPr>
          <w:i/>
          <w:iCs/>
          <w:noProof/>
        </w:rPr>
        <w:t>Ecological Indicators</w:t>
      </w:r>
      <w:r w:rsidRPr="006F5163">
        <w:rPr>
          <w:noProof/>
        </w:rPr>
        <w:t xml:space="preserve">, </w:t>
      </w:r>
      <w:r w:rsidRPr="006F5163">
        <w:rPr>
          <w:i/>
          <w:iCs/>
          <w:noProof/>
        </w:rPr>
        <w:t>6</w:t>
      </w:r>
      <w:r w:rsidRPr="006F5163">
        <w:rPr>
          <w:noProof/>
        </w:rPr>
        <w:t>, 83–93.</w:t>
      </w:r>
    </w:p>
    <w:p w14:paraId="3A92937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wlik, J. R., Steindler, L., Henkel, T. P., Beer, S., &amp; Ilan, M. (2007). Chemical warfare on coral reefs: Sponge metabolites differentially affect coral symbiosis in situ. </w:t>
      </w:r>
      <w:r w:rsidRPr="006F5163">
        <w:rPr>
          <w:i/>
          <w:iCs/>
          <w:noProof/>
        </w:rPr>
        <w:t>Limnology and Oceanography</w:t>
      </w:r>
      <w:r w:rsidRPr="006F5163">
        <w:rPr>
          <w:noProof/>
        </w:rPr>
        <w:t xml:space="preserve">, </w:t>
      </w:r>
      <w:r w:rsidRPr="006F5163">
        <w:rPr>
          <w:i/>
          <w:iCs/>
          <w:noProof/>
        </w:rPr>
        <w:t>52</w:t>
      </w:r>
      <w:r w:rsidRPr="006F5163">
        <w:rPr>
          <w:noProof/>
        </w:rPr>
        <w:t>(2), 907–911.</w:t>
      </w:r>
    </w:p>
    <w:p w14:paraId="24303B89"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Pearman, J. K., Leray, M., Villalobos, R., Machida, R. J., Berumen, M. L., Knowlton, N., &amp; Carvalho, S. (2018). Cross-shelf investigation of coral reef cryptic benthic organisms reveals diversity patterns of the hidden majority. </w:t>
      </w:r>
      <w:r w:rsidRPr="006F5163">
        <w:rPr>
          <w:i/>
          <w:iCs/>
          <w:noProof/>
        </w:rPr>
        <w:t>Scientific Reports</w:t>
      </w:r>
      <w:r w:rsidRPr="006F5163">
        <w:rPr>
          <w:noProof/>
        </w:rPr>
        <w:t xml:space="preserve">, </w:t>
      </w:r>
      <w:r w:rsidRPr="006F5163">
        <w:rPr>
          <w:i/>
          <w:iCs/>
          <w:noProof/>
        </w:rPr>
        <w:t>8</w:t>
      </w:r>
      <w:r w:rsidRPr="006F5163">
        <w:rPr>
          <w:noProof/>
        </w:rPr>
        <w:t>, 1–17.</w:t>
      </w:r>
    </w:p>
    <w:p w14:paraId="6968C18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owell, A., Smith, D. J., Hepburn, L. J., Jones, T., Berman, J., Jompa, J., &amp; Bell, J. J. (2014). Reduced Diversity and High Sponge Abundance on a Sedimented Indo-Pacific Reef System: Implications for Future Changes in Environmental Quality. </w:t>
      </w:r>
      <w:r w:rsidRPr="006F5163">
        <w:rPr>
          <w:i/>
          <w:iCs/>
          <w:noProof/>
        </w:rPr>
        <w:t>Plos One</w:t>
      </w:r>
      <w:r w:rsidRPr="006F5163">
        <w:rPr>
          <w:noProof/>
        </w:rPr>
        <w:t>.</w:t>
      </w:r>
    </w:p>
    <w:p w14:paraId="72D5FC5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ratchett, M. S., Hoey, A. S., Wilson, S. K., Messmer, V., &amp; Graham, N. A. J. (2011). Changes in biodiversity and functioning of reef fish assemblages following coral bleaching and coral loss. </w:t>
      </w:r>
      <w:r w:rsidRPr="006F5163">
        <w:rPr>
          <w:i/>
          <w:iCs/>
          <w:noProof/>
        </w:rPr>
        <w:t>Diversity</w:t>
      </w:r>
      <w:r w:rsidRPr="006F5163">
        <w:rPr>
          <w:noProof/>
        </w:rPr>
        <w:t xml:space="preserve">, </w:t>
      </w:r>
      <w:r w:rsidRPr="006F5163">
        <w:rPr>
          <w:i/>
          <w:iCs/>
          <w:noProof/>
        </w:rPr>
        <w:t>3</w:t>
      </w:r>
      <w:r w:rsidRPr="006F5163">
        <w:rPr>
          <w:noProof/>
        </w:rPr>
        <w:t>, 424–452.</w:t>
      </w:r>
    </w:p>
    <w:p w14:paraId="163E5F56" w14:textId="77777777" w:rsidR="006F5163" w:rsidRPr="006F5163" w:rsidRDefault="006F5163" w:rsidP="006F5163">
      <w:pPr>
        <w:widowControl w:val="0"/>
        <w:autoSpaceDE w:val="0"/>
        <w:autoSpaceDN w:val="0"/>
        <w:adjustRightInd w:val="0"/>
        <w:ind w:left="480" w:hanging="480"/>
        <w:rPr>
          <w:noProof/>
        </w:rPr>
      </w:pPr>
      <w:r w:rsidRPr="006F5163">
        <w:rPr>
          <w:noProof/>
        </w:rPr>
        <w:t>R Core Team. (2019). R: A language and environment for statistical computing. Vienna, Austria: R Foundation for Statistical Computing.</w:t>
      </w:r>
    </w:p>
    <w:p w14:paraId="71DC35E3"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ahbek, C., &amp; Graves, G. R. (2001). Multiscale assessment of patterns of avian species richness. </w:t>
      </w:r>
      <w:r w:rsidRPr="006F5163">
        <w:rPr>
          <w:i/>
          <w:iCs/>
          <w:noProof/>
        </w:rPr>
        <w:t>Proceedings of the National Academy of Sciences of the United States of America</w:t>
      </w:r>
      <w:r w:rsidRPr="006F5163">
        <w:rPr>
          <w:noProof/>
        </w:rPr>
        <w:t xml:space="preserve">, </w:t>
      </w:r>
      <w:r w:rsidRPr="006F5163">
        <w:rPr>
          <w:i/>
          <w:iCs/>
          <w:noProof/>
        </w:rPr>
        <w:t>98</w:t>
      </w:r>
      <w:r w:rsidRPr="006F5163">
        <w:rPr>
          <w:noProof/>
        </w:rPr>
        <w:t>(8), 4534–4539.</w:t>
      </w:r>
    </w:p>
    <w:p w14:paraId="280C48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obertson, D. R. (1992). Patterns of lunar settlement and early recruitment in Caribbean reef fishes at Panamá. </w:t>
      </w:r>
      <w:r w:rsidRPr="006F5163">
        <w:rPr>
          <w:i/>
          <w:iCs/>
          <w:noProof/>
        </w:rPr>
        <w:t>Marine Biology</w:t>
      </w:r>
      <w:r w:rsidRPr="006F5163">
        <w:rPr>
          <w:noProof/>
        </w:rPr>
        <w:t xml:space="preserve">, </w:t>
      </w:r>
      <w:r w:rsidRPr="006F5163">
        <w:rPr>
          <w:i/>
          <w:iCs/>
          <w:noProof/>
        </w:rPr>
        <w:t>114</w:t>
      </w:r>
      <w:r w:rsidRPr="006F5163">
        <w:rPr>
          <w:noProof/>
        </w:rPr>
        <w:t>, 527–537.</w:t>
      </w:r>
    </w:p>
    <w:p w14:paraId="7A551D3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ubal, M., Veiga, P., Vieira, R., &amp; Sousa-Pinto, I. (2011). Seasonal patterns of tidepool macroalgal assemblages in the North of Portugal. Consistence between species and functional group approaches. </w:t>
      </w:r>
      <w:r w:rsidRPr="006F5163">
        <w:rPr>
          <w:i/>
          <w:iCs/>
          <w:noProof/>
        </w:rPr>
        <w:t>Journal of Sea Research</w:t>
      </w:r>
      <w:r w:rsidRPr="006F5163">
        <w:rPr>
          <w:noProof/>
        </w:rPr>
        <w:t xml:space="preserve">, </w:t>
      </w:r>
      <w:r w:rsidRPr="006F5163">
        <w:rPr>
          <w:i/>
          <w:iCs/>
          <w:noProof/>
        </w:rPr>
        <w:t>66</w:t>
      </w:r>
      <w:r w:rsidRPr="006F5163">
        <w:rPr>
          <w:noProof/>
        </w:rPr>
        <w:t>, 187–194.</w:t>
      </w:r>
    </w:p>
    <w:p w14:paraId="2E4F486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ebek, P., Barnouin, T., Brin, A., Brustel, H., Dufrêne, M., Gosselin, F., … Bouget, C. (2012). A test for assessment of saproxylic beetle biodiversity using subsets of </w:t>
      </w:r>
      <w:r w:rsidRPr="006F5163">
        <w:rPr>
          <w:noProof/>
        </w:rPr>
        <w:lastRenderedPageBreak/>
        <w:t xml:space="preserve">“monitoring species.” </w:t>
      </w:r>
      <w:r w:rsidRPr="006F5163">
        <w:rPr>
          <w:i/>
          <w:iCs/>
          <w:noProof/>
        </w:rPr>
        <w:t>Ecological Indicators</w:t>
      </w:r>
      <w:r w:rsidRPr="006F5163">
        <w:rPr>
          <w:noProof/>
        </w:rPr>
        <w:t xml:space="preserve">, </w:t>
      </w:r>
      <w:r w:rsidRPr="006F5163">
        <w:rPr>
          <w:i/>
          <w:iCs/>
          <w:noProof/>
        </w:rPr>
        <w:t>20</w:t>
      </w:r>
      <w:r w:rsidRPr="006F5163">
        <w:rPr>
          <w:noProof/>
        </w:rPr>
        <w:t>, 304–315.</w:t>
      </w:r>
    </w:p>
    <w:p w14:paraId="329AA8A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male, D. A. (2010). Monitoring marine macroalgae: The influence of spatial scale on the usefulness of biodiversity surrogates. </w:t>
      </w:r>
      <w:r w:rsidRPr="006F5163">
        <w:rPr>
          <w:i/>
          <w:iCs/>
          <w:noProof/>
        </w:rPr>
        <w:t>Diversity and Distributions</w:t>
      </w:r>
      <w:r w:rsidRPr="006F5163">
        <w:rPr>
          <w:noProof/>
        </w:rPr>
        <w:t xml:space="preserve">, </w:t>
      </w:r>
      <w:r w:rsidRPr="006F5163">
        <w:rPr>
          <w:i/>
          <w:iCs/>
          <w:noProof/>
        </w:rPr>
        <w:t>16</w:t>
      </w:r>
      <w:r w:rsidRPr="006F5163">
        <w:rPr>
          <w:noProof/>
        </w:rPr>
        <w:t>, 985–995.</w:t>
      </w:r>
    </w:p>
    <w:p w14:paraId="7245292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t, M., Huggett, M. J., Bernasconi, R., DiBattista, J. D., Berry, T. E., Newman, S. J., … Bunce, M. (2017). Ecosystem biomonitoring with eDNA: Metabarcoding across the tree of life in a tropical marine environment. </w:t>
      </w:r>
      <w:r w:rsidRPr="006F5163">
        <w:rPr>
          <w:i/>
          <w:iCs/>
          <w:noProof/>
        </w:rPr>
        <w:t>Scientific Reports</w:t>
      </w:r>
      <w:r w:rsidRPr="006F5163">
        <w:rPr>
          <w:noProof/>
        </w:rPr>
        <w:t xml:space="preserve">, </w:t>
      </w:r>
      <w:r w:rsidRPr="006F5163">
        <w:rPr>
          <w:i/>
          <w:iCs/>
          <w:noProof/>
        </w:rPr>
        <w:t>7</w:t>
      </w:r>
      <w:r w:rsidRPr="006F5163">
        <w:rPr>
          <w:noProof/>
        </w:rPr>
        <w:t>, 1–11.</w:t>
      </w:r>
    </w:p>
    <w:p w14:paraId="6249454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udinger, M. D., Carter, S. L., Cross, M. S., Dubois, N. S., Duffy, J. E., Enquist, C., … Turner, W. (2013). Biodiversity in a changing climate: A synthesis of current and projected trends in the US. </w:t>
      </w:r>
      <w:r w:rsidRPr="006F5163">
        <w:rPr>
          <w:i/>
          <w:iCs/>
          <w:noProof/>
        </w:rPr>
        <w:t>Frontiers in Ecology and the Environment</w:t>
      </w:r>
      <w:r w:rsidRPr="006F5163">
        <w:rPr>
          <w:noProof/>
        </w:rPr>
        <w:t xml:space="preserve">, </w:t>
      </w:r>
      <w:r w:rsidRPr="006F5163">
        <w:rPr>
          <w:i/>
          <w:iCs/>
          <w:noProof/>
        </w:rPr>
        <w:t>11</w:t>
      </w:r>
      <w:r w:rsidRPr="006F5163">
        <w:rPr>
          <w:noProof/>
        </w:rPr>
        <w:t>(9), 465–473.</w:t>
      </w:r>
    </w:p>
    <w:p w14:paraId="2FF40CA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ella, J. S., Pratchett, M. S., Hutchings, P. A., &amp; Jones, G. P. (2011). Coral-associated invertebrates: Diversity, ecological importance and vulnerability to disturbance. </w:t>
      </w:r>
      <w:r w:rsidRPr="006F5163">
        <w:rPr>
          <w:i/>
          <w:iCs/>
          <w:noProof/>
        </w:rPr>
        <w:t>Oceanography and Marine Biology: An Annual Review</w:t>
      </w:r>
      <w:r w:rsidRPr="006F5163">
        <w:rPr>
          <w:noProof/>
        </w:rPr>
        <w:t xml:space="preserve">, </w:t>
      </w:r>
      <w:r w:rsidRPr="006F5163">
        <w:rPr>
          <w:i/>
          <w:iCs/>
          <w:noProof/>
        </w:rPr>
        <w:t>49</w:t>
      </w:r>
      <w:r w:rsidRPr="006F5163">
        <w:rPr>
          <w:noProof/>
        </w:rPr>
        <w:t>, 43–104.</w:t>
      </w:r>
    </w:p>
    <w:p w14:paraId="409694F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ork, N. E. (2010). Re-assessing current extinction rates. </w:t>
      </w:r>
      <w:r w:rsidRPr="006F5163">
        <w:rPr>
          <w:i/>
          <w:iCs/>
          <w:noProof/>
        </w:rPr>
        <w:t>Biodiversity and Conservation</w:t>
      </w:r>
      <w:r w:rsidRPr="006F5163">
        <w:rPr>
          <w:noProof/>
        </w:rPr>
        <w:t xml:space="preserve">, </w:t>
      </w:r>
      <w:r w:rsidRPr="006F5163">
        <w:rPr>
          <w:i/>
          <w:iCs/>
          <w:noProof/>
        </w:rPr>
        <w:t>19</w:t>
      </w:r>
      <w:r w:rsidRPr="006F5163">
        <w:rPr>
          <w:noProof/>
        </w:rPr>
        <w:t>, 357–371.</w:t>
      </w:r>
    </w:p>
    <w:p w14:paraId="6BDEE02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Thompson, A. A., &amp; Mapstone, B. D. (1997). Observer effects and training in underwater visual surveys of reef fishes. </w:t>
      </w:r>
      <w:r w:rsidRPr="006F5163">
        <w:rPr>
          <w:i/>
          <w:iCs/>
          <w:noProof/>
        </w:rPr>
        <w:t>Marine Ecology Progress Series</w:t>
      </w:r>
      <w:r w:rsidRPr="006F5163">
        <w:rPr>
          <w:noProof/>
        </w:rPr>
        <w:t xml:space="preserve">, </w:t>
      </w:r>
      <w:r w:rsidRPr="006F5163">
        <w:rPr>
          <w:i/>
          <w:iCs/>
          <w:noProof/>
        </w:rPr>
        <w:t>154</w:t>
      </w:r>
      <w:r w:rsidRPr="006F5163">
        <w:rPr>
          <w:noProof/>
        </w:rPr>
        <w:t>, 53–63.</w:t>
      </w:r>
    </w:p>
    <w:p w14:paraId="604A89D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Venables, W. N., &amp; Ripley, B. D. (2002). </w:t>
      </w:r>
      <w:r w:rsidRPr="006F5163">
        <w:rPr>
          <w:i/>
          <w:iCs/>
          <w:noProof/>
        </w:rPr>
        <w:t>Modern applied statistics with S</w:t>
      </w:r>
      <w:r w:rsidRPr="006F5163">
        <w:rPr>
          <w:noProof/>
        </w:rPr>
        <w:t xml:space="preserve"> (Fourth). New York, New York: Springer.</w:t>
      </w:r>
    </w:p>
    <w:p w14:paraId="2695F99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D. F., &amp; Stanley, M. C. (2004). The value of RTUs and parataxonomy versus </w:t>
      </w:r>
      <w:r w:rsidRPr="006F5163">
        <w:rPr>
          <w:noProof/>
        </w:rPr>
        <w:lastRenderedPageBreak/>
        <w:t xml:space="preserve">taxonomic species. </w:t>
      </w:r>
      <w:r w:rsidRPr="006F5163">
        <w:rPr>
          <w:i/>
          <w:iCs/>
          <w:noProof/>
        </w:rPr>
        <w:t>New Zealand Entomologist</w:t>
      </w:r>
      <w:r w:rsidRPr="006F5163">
        <w:rPr>
          <w:noProof/>
        </w:rPr>
        <w:t xml:space="preserve">, </w:t>
      </w:r>
      <w:r w:rsidRPr="006F5163">
        <w:rPr>
          <w:i/>
          <w:iCs/>
          <w:noProof/>
        </w:rPr>
        <w:t>27</w:t>
      </w:r>
      <w:r w:rsidRPr="006F5163">
        <w:rPr>
          <w:noProof/>
        </w:rPr>
        <w:t>, 3–9.</w:t>
      </w:r>
    </w:p>
    <w:p w14:paraId="6295919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T. J., Vanderklift, M. A., Nicholls, A. O., &amp; Kenchington, R. A. (1999). Selecting marine reserves using habitats and species assemblages as surrogates for biological diversity. </w:t>
      </w:r>
      <w:r w:rsidRPr="006F5163">
        <w:rPr>
          <w:i/>
          <w:iCs/>
          <w:noProof/>
        </w:rPr>
        <w:t>Ecological Applications</w:t>
      </w:r>
      <w:r w:rsidRPr="006F5163">
        <w:rPr>
          <w:noProof/>
        </w:rPr>
        <w:t xml:space="preserve">, </w:t>
      </w:r>
      <w:r w:rsidRPr="006F5163">
        <w:rPr>
          <w:i/>
          <w:iCs/>
          <w:noProof/>
        </w:rPr>
        <w:t>9</w:t>
      </w:r>
      <w:r w:rsidRPr="006F5163">
        <w:rPr>
          <w:noProof/>
        </w:rPr>
        <w:t>(2), 691–698.</w:t>
      </w:r>
    </w:p>
    <w:p w14:paraId="1F0019D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hittaker, R. H. (1960). Vegetation of the Siskiyou Mountains, Oregon and California. </w:t>
      </w:r>
      <w:r w:rsidRPr="006F5163">
        <w:rPr>
          <w:i/>
          <w:iCs/>
          <w:noProof/>
        </w:rPr>
        <w:t>Ecological Monographs</w:t>
      </w:r>
      <w:r w:rsidRPr="006F5163">
        <w:rPr>
          <w:noProof/>
        </w:rPr>
        <w:t xml:space="preserve">, </w:t>
      </w:r>
      <w:r w:rsidRPr="006F5163">
        <w:rPr>
          <w:i/>
          <w:iCs/>
          <w:noProof/>
        </w:rPr>
        <w:t>30</w:t>
      </w:r>
      <w:r w:rsidRPr="006F5163">
        <w:rPr>
          <w:noProof/>
        </w:rPr>
        <w:t>(3), 279–338.</w:t>
      </w:r>
    </w:p>
    <w:p w14:paraId="61ED075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lis, T. J. (2001). Visual census methods underestimate density and diversity of cryptic reef fishes. </w:t>
      </w:r>
      <w:r w:rsidRPr="006F5163">
        <w:rPr>
          <w:i/>
          <w:iCs/>
          <w:noProof/>
        </w:rPr>
        <w:t>Journal of Fish Biology</w:t>
      </w:r>
      <w:r w:rsidRPr="006F5163">
        <w:rPr>
          <w:noProof/>
        </w:rPr>
        <w:t xml:space="preserve">, </w:t>
      </w:r>
      <w:r w:rsidRPr="006F5163">
        <w:rPr>
          <w:i/>
          <w:iCs/>
          <w:noProof/>
        </w:rPr>
        <w:t>59</w:t>
      </w:r>
      <w:r w:rsidRPr="006F5163">
        <w:rPr>
          <w:noProof/>
        </w:rPr>
        <w:t>, 1408–1411.</w:t>
      </w:r>
    </w:p>
    <w:p w14:paraId="5D40004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son, S. K., Graham, N. A. J., Pratchett, M. S., Jones, G. P., &amp; Polunin, N. V. C. (2006). Multiple disturbances and the global degradation of coral reefs: Are reef fishes at risk or resilient? </w:t>
      </w:r>
      <w:r w:rsidRPr="006F5163">
        <w:rPr>
          <w:i/>
          <w:iCs/>
          <w:noProof/>
        </w:rPr>
        <w:t>Global Change Biology</w:t>
      </w:r>
      <w:r w:rsidRPr="006F5163">
        <w:rPr>
          <w:noProof/>
        </w:rPr>
        <w:t xml:space="preserve">, </w:t>
      </w:r>
      <w:r w:rsidRPr="006F5163">
        <w:rPr>
          <w:i/>
          <w:iCs/>
          <w:noProof/>
        </w:rPr>
        <w:t>12</w:t>
      </w:r>
      <w:r w:rsidRPr="006F5163">
        <w:rPr>
          <w:noProof/>
        </w:rPr>
        <w:t>, 2220–2234.</w:t>
      </w:r>
    </w:p>
    <w:p w14:paraId="7B56A16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ulff, J. L. (2006). Rapid diversity and abundance decline in a Caribbean coral reef sponge community. </w:t>
      </w:r>
      <w:r w:rsidRPr="006F5163">
        <w:rPr>
          <w:i/>
          <w:iCs/>
          <w:noProof/>
        </w:rPr>
        <w:t>Biological Conservation</w:t>
      </w:r>
      <w:r w:rsidRPr="006F5163">
        <w:rPr>
          <w:noProof/>
        </w:rPr>
        <w:t xml:space="preserve">, </w:t>
      </w:r>
      <w:r w:rsidRPr="006F5163">
        <w:rPr>
          <w:i/>
          <w:iCs/>
          <w:noProof/>
        </w:rPr>
        <w:t>127</w:t>
      </w:r>
      <w:r w:rsidRPr="006F5163">
        <w:rPr>
          <w:noProof/>
        </w:rPr>
        <w:t>, 167–176.</w:t>
      </w:r>
    </w:p>
    <w:p w14:paraId="3606BC51" w14:textId="2C7F983C" w:rsidR="00A679EA" w:rsidRDefault="00BB1205" w:rsidP="006F5163">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369" w:name="_Toc27002740"/>
      <w:r>
        <w:lastRenderedPageBreak/>
        <w:t>Tables</w:t>
      </w:r>
      <w:bookmarkEnd w:id="369"/>
    </w:p>
    <w:p w14:paraId="4A788C25" w14:textId="77777777" w:rsidR="00401C56" w:rsidRDefault="00401C56" w:rsidP="00401C56">
      <w:pPr>
        <w:pStyle w:val="Tableheading"/>
      </w:pPr>
      <w:r>
        <w:t xml:space="preserve">Table 1. </w:t>
      </w:r>
      <w:proofErr w:type="spellStart"/>
      <w:r>
        <w:t>AICc</w:t>
      </w:r>
      <w:proofErr w:type="spellEnd"/>
      <w:r>
        <w:t xml:space="preserve"> table of models with coral richness as the response variable (target) and the candidate surrogates as predictors. 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7777777" w:rsidR="00401C56" w:rsidRDefault="00401C56" w:rsidP="00401C56">
      <w:pPr>
        <w:pStyle w:val="Tableheading"/>
      </w:pPr>
      <w:r>
        <w:lastRenderedPageBreak/>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 xml:space="preserve">Table 5. </w:t>
      </w:r>
      <w:proofErr w:type="spellStart"/>
      <w:r>
        <w:t>AICc</w:t>
      </w:r>
      <w:proofErr w:type="spellEnd"/>
      <w:r>
        <w:t xml:space="preserve"> table of models with coral richness as the response variable (target) and percent coral cover as the top candidate surrogate.</w:t>
      </w:r>
      <w:r w:rsidDel="001119A3">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w:t>
      </w:r>
      <w:proofErr w:type="spellStart"/>
      <w:r>
        <w:t>AICc</w:t>
      </w:r>
      <w:proofErr w:type="spellEnd"/>
      <w:r>
        <w:t xml:space="preserve"> table of models with sponge richness as the response variable (target) and percent coral cover as the top candidate surrogate.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 xml:space="preserve">Table 7. </w:t>
      </w:r>
      <w:proofErr w:type="spellStart"/>
      <w:r>
        <w:t>AICc</w:t>
      </w:r>
      <w:proofErr w:type="spellEnd"/>
      <w:r>
        <w:t xml:space="preserve"> table of models with fish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77777777" w:rsidR="00401C56" w:rsidRDefault="00401C56" w:rsidP="00401C56">
      <w:pPr>
        <w:pStyle w:val="Tableheading"/>
      </w:pPr>
      <w:r>
        <w:lastRenderedPageBreak/>
        <w:t xml:space="preserve">Table 8. </w:t>
      </w:r>
      <w:proofErr w:type="spellStart"/>
      <w:r>
        <w:t>AICc</w:t>
      </w:r>
      <w:proofErr w:type="spellEnd"/>
      <w:r>
        <w:t xml:space="preserve"> table of models with combined richness, as the sum of coral, fish, and sponge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370" w:name="_Toc27002741"/>
      <w:commentRangeStart w:id="371"/>
      <w:r>
        <w:lastRenderedPageBreak/>
        <w:t>Figures</w:t>
      </w:r>
      <w:commentRangeEnd w:id="371"/>
      <w:r>
        <w:rPr>
          <w:rStyle w:val="CommentReference"/>
          <w:b w:val="0"/>
        </w:rPr>
        <w:commentReference w:id="371"/>
      </w:r>
      <w:bookmarkEnd w:id="370"/>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xml:space="preserve">, (3) Bigelow Beach, (4) Monkey Point, (5) White Bay, (6) Iguana Head, (7) Crab Cove, and (8) Long Point, also known as Muskmelon. Lower panel: the location of </w:t>
      </w:r>
      <w:proofErr w:type="spellStart"/>
      <w:r>
        <w:t>Guana</w:t>
      </w:r>
      <w:proofErr w:type="spellEnd"/>
      <w:r>
        <w:t xml:space="preserve">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372"/>
      <w:r w:rsidRPr="00402890">
        <w:rPr>
          <w:rStyle w:val="TableheadingChar"/>
        </w:rPr>
        <w:t>Figure 2</w:t>
      </w:r>
      <w:commentRangeEnd w:id="372"/>
      <w:r>
        <w:rPr>
          <w:rStyle w:val="CommentReference"/>
        </w:rPr>
        <w:commentReference w:id="372"/>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w:t>
      </w:r>
      <w:proofErr w:type="spellStart"/>
      <w:r>
        <w:rPr>
          <w:rStyle w:val="TableheadingChar"/>
        </w:rPr>
        <w:t>Guana</w:t>
      </w:r>
      <w:proofErr w:type="spellEnd"/>
      <w:r>
        <w:rPr>
          <w:rStyle w:val="TableheadingChar"/>
        </w:rPr>
        <w:t xml:space="preserve">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373"/>
      <w:r>
        <w:t xml:space="preserve">This figure </w:t>
      </w:r>
      <w:commentRangeEnd w:id="373"/>
      <w:r>
        <w:rPr>
          <w:rStyle w:val="CommentReference"/>
        </w:rPr>
        <w:commentReference w:id="373"/>
      </w:r>
      <w:r>
        <w:t xml:space="preserve">helps to visualize changes in coral richness for a given amount of coral cover over a </w:t>
      </w:r>
      <w:proofErr w:type="gramStart"/>
      <w:r>
        <w:t>27 year</w:t>
      </w:r>
      <w:proofErr w:type="gramEnd"/>
      <w:r>
        <w:t xml:space="preserve">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204EBCFA" w14:textId="77777777" w:rsidR="00401C56" w:rsidRDefault="00401C56" w:rsidP="00401C56">
      <w:pPr>
        <w:pStyle w:val="Tableheading"/>
      </w:pPr>
      <w:commentRangeStart w:id="374"/>
      <w:r>
        <w:t xml:space="preserve">Figure 4. </w:t>
      </w:r>
      <w:commentRangeEnd w:id="374"/>
      <w:r>
        <w:rPr>
          <w:rStyle w:val="CommentReference"/>
        </w:rPr>
        <w:commentReference w:id="374"/>
      </w:r>
      <w:r>
        <w:t>This figure helps to visualize differences in sponge richness for a given amount of coral cover among 8 coral reefs</w:t>
      </w:r>
      <w:r w:rsidRPr="00516C2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375"/>
      <w:r>
        <w:t xml:space="preserve">This figure </w:t>
      </w:r>
      <w:commentRangeEnd w:id="375"/>
      <w:r>
        <w:rPr>
          <w:rStyle w:val="CommentReference"/>
        </w:rPr>
        <w:commentReference w:id="375"/>
      </w:r>
      <w:r>
        <w:t xml:space="preserve">helps to visualize changes in sponge richness for a given amount of coral cover over a </w:t>
      </w:r>
      <w:proofErr w:type="gramStart"/>
      <w:r>
        <w:t>27 year</w:t>
      </w:r>
      <w:proofErr w:type="gramEnd"/>
      <w:r>
        <w:t xml:space="preserve">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376"/>
      <w:r>
        <w:t xml:space="preserve">Figure 6. </w:t>
      </w:r>
      <w:commentRangeEnd w:id="376"/>
      <w:r>
        <w:rPr>
          <w:rStyle w:val="CommentReference"/>
        </w:rPr>
        <w:commentReference w:id="376"/>
      </w:r>
      <w:r>
        <w:t xml:space="preserve">This figure helps to visualize </w:t>
      </w:r>
      <w:commentRangeStart w:id="377"/>
      <w:r>
        <w:t>differences in fish richness for a given amount of rugosity</w:t>
      </w:r>
      <w:commentRangeEnd w:id="377"/>
      <w:r>
        <w:rPr>
          <w:rStyle w:val="CommentReference"/>
        </w:rPr>
        <w:commentReference w:id="377"/>
      </w:r>
      <w:r>
        <w:t xml:space="preserve"> among 8 coral reefs</w:t>
      </w:r>
      <w:r w:rsidRPr="00516C2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77777777" w:rsidR="00401C56" w:rsidRDefault="00401C56" w:rsidP="00401C56">
      <w:pPr>
        <w:pStyle w:val="Tableheading"/>
      </w:pPr>
      <w:commentRangeStart w:id="378"/>
      <w:r>
        <w:t xml:space="preserve">Figure 7. </w:t>
      </w:r>
      <w:commentRangeEnd w:id="378"/>
      <w:r>
        <w:rPr>
          <w:rStyle w:val="CommentReference"/>
        </w:rPr>
        <w:commentReference w:id="378"/>
      </w:r>
      <w:r>
        <w:t xml:space="preserve">This figure helps to visualize </w:t>
      </w:r>
      <w:commentRangeStart w:id="379"/>
      <w:r>
        <w:t>differences in combined richness, as the sum of coral, fish, and sponge richness, for a given amount of rugosity</w:t>
      </w:r>
      <w:commentRangeEnd w:id="379"/>
      <w:r>
        <w:rPr>
          <w:rStyle w:val="CommentReference"/>
        </w:rPr>
        <w:commentReference w:id="379"/>
      </w:r>
      <w:r>
        <w:t xml:space="preserve"> among 8 coral reefs</w:t>
      </w:r>
      <w:r w:rsidRPr="00516C2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24E5CB09" w14:textId="77777777" w:rsidR="00401C56" w:rsidRDefault="00401C56" w:rsidP="00401C56">
      <w:pPr>
        <w:pStyle w:val="Tableheading"/>
      </w:pPr>
      <w:r>
        <w:t xml:space="preserve">Figure 8. </w:t>
      </w:r>
      <w:commentRangeStart w:id="380"/>
      <w:r>
        <w:t xml:space="preserve">This figure </w:t>
      </w:r>
      <w:commentRangeEnd w:id="380"/>
      <w:r>
        <w:rPr>
          <w:rStyle w:val="CommentReference"/>
        </w:rPr>
        <w:commentReference w:id="380"/>
      </w:r>
      <w:r>
        <w:t xml:space="preserve">helps to visualize changes in combined richness, as the sum of coral, fish, and sponge richness, for a given amount of rugosity over a </w:t>
      </w:r>
      <w:proofErr w:type="gramStart"/>
      <w:r>
        <w:t>27 year</w:t>
      </w:r>
      <w:proofErr w:type="gramEnd"/>
      <w:r>
        <w:t xml:space="preserve">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381" w:name="_Toc27002742"/>
      <w:commentRangeStart w:id="382"/>
      <w:r>
        <w:lastRenderedPageBreak/>
        <w:t>Appendices</w:t>
      </w:r>
      <w:commentRangeEnd w:id="382"/>
      <w:r>
        <w:rPr>
          <w:rStyle w:val="CommentReference"/>
          <w:b w:val="0"/>
        </w:rPr>
        <w:commentReference w:id="382"/>
      </w:r>
      <w:bookmarkEnd w:id="381"/>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coeruleus</w:t>
            </w:r>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nigricans</w:t>
            </w:r>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maculatus</w:t>
            </w:r>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griseus</w:t>
            </w:r>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r w:rsidRPr="008D1BA7">
              <w:rPr>
                <w:i/>
                <w:sz w:val="16"/>
                <w:szCs w:val="18"/>
              </w:rPr>
              <w:t>Chaetodon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roseus</w:t>
            </w:r>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dentex</w:t>
            </w:r>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fulva</w:t>
            </w:r>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maculatus</w:t>
            </w:r>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coeruleus</w:t>
            </w:r>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radiatus</w:t>
            </w:r>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humilis</w:t>
            </w:r>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fulva</w:t>
            </w:r>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ferox,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ferox</w:t>
            </w:r>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campana</w:t>
            </w:r>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coccinea</w:t>
            </w:r>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crypta</w:t>
            </w:r>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383"/>
      <w:r>
        <w:t>Figure</w:t>
      </w:r>
      <w:r w:rsidRPr="0018320D">
        <w:t xml:space="preserve"> A.</w:t>
      </w:r>
      <w:r>
        <w:t>3</w:t>
      </w:r>
      <w:commentRangeEnd w:id="383"/>
      <w:r>
        <w:rPr>
          <w:rStyle w:val="CommentReference"/>
        </w:rPr>
        <w:commentReference w:id="383"/>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w:t>
      </w:r>
      <w:proofErr w:type="spellStart"/>
      <w:r>
        <w:rPr>
          <w:rStyle w:val="TableheadingChar"/>
        </w:rPr>
        <w:t>Guana</w:t>
      </w:r>
      <w:proofErr w:type="spellEnd"/>
      <w:r>
        <w:rPr>
          <w:rStyle w:val="TableheadingChar"/>
        </w:rPr>
        <w:t xml:space="preserve">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384"/>
      <w:r>
        <w:t>Figure</w:t>
      </w:r>
      <w:r w:rsidRPr="0018320D">
        <w:t xml:space="preserve"> A.</w:t>
      </w:r>
      <w:r>
        <w:t>4</w:t>
      </w:r>
      <w:commentRangeEnd w:id="384"/>
      <w:r>
        <w:rPr>
          <w:rStyle w:val="CommentReference"/>
        </w:rPr>
        <w:commentReference w:id="384"/>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385"/>
      <w:r>
        <w:t xml:space="preserve">Traditional r-squared </w:t>
      </w:r>
      <w:commentRangeEnd w:id="385"/>
      <w:r>
        <w:rPr>
          <w:rStyle w:val="CommentReference"/>
        </w:rPr>
        <w:commentReference w:id="385"/>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Rugosity measured in centimeters. Data were collected from 8 coral reefs around </w:t>
      </w:r>
      <w:proofErr w:type="spellStart"/>
      <w:r>
        <w:rPr>
          <w:rStyle w:val="TableheadingChar"/>
        </w:rPr>
        <w:t>Guana</w:t>
      </w:r>
      <w:proofErr w:type="spellEnd"/>
      <w:r>
        <w:rPr>
          <w:rStyle w:val="TableheadingChar"/>
        </w:rPr>
        <w:t xml:space="preserve">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386"/>
      <w:r>
        <w:t>Figure</w:t>
      </w:r>
      <w:r w:rsidRPr="0018320D">
        <w:t xml:space="preserve"> A.</w:t>
      </w:r>
      <w:r>
        <w:t>5</w:t>
      </w:r>
      <w:commentRangeEnd w:id="386"/>
      <w:r>
        <w:rPr>
          <w:rStyle w:val="CommentReference"/>
        </w:rPr>
        <w:commentReference w:id="386"/>
      </w:r>
      <w:r>
        <w:t xml:space="preserve">. Coral richness and coral cover over the </w:t>
      </w:r>
      <w:proofErr w:type="gramStart"/>
      <w:r>
        <w:t>27 year</w:t>
      </w:r>
      <w:proofErr w:type="gramEnd"/>
      <w:r>
        <w:t xml:space="preserve">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w:t>
      </w:r>
      <w:proofErr w:type="spellStart"/>
      <w:r>
        <w:rPr>
          <w:rStyle w:val="TableheadingChar"/>
        </w:rPr>
        <w:t>Guana</w:t>
      </w:r>
      <w:proofErr w:type="spellEnd"/>
      <w:r>
        <w:rPr>
          <w:rStyle w:val="TableheadingChar"/>
        </w:rPr>
        <w:t xml:space="preserve">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 xml:space="preserve">Estimates calculated using the negative binomial distribution and the formula y ~ x + year, where y coral richness, x is coral cover, and year is a trend. Data were collected from 8 coral reefs around </w:t>
      </w:r>
      <w:proofErr w:type="spellStart"/>
      <w:r>
        <w:rPr>
          <w:rStyle w:val="TableheadingChar"/>
        </w:rPr>
        <w:t>Guana</w:t>
      </w:r>
      <w:proofErr w:type="spellEnd"/>
      <w:r>
        <w:rPr>
          <w:rStyle w:val="TableheadingChar"/>
        </w:rPr>
        <w:t xml:space="preserve">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w:t>
      </w:r>
      <w:proofErr w:type="gramStart"/>
      <w:r>
        <w:t xml:space="preserve">Intercept)   </w:t>
      </w:r>
      <w:proofErr w:type="gramEnd"/>
      <w:r>
        <w:t xml:space="preserve">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0.</w:t>
      </w:r>
      <w:proofErr w:type="gramStart"/>
      <w:r>
        <w:t xml:space="preserve">0013  </w:t>
      </w:r>
      <w:r>
        <w:tab/>
      </w:r>
      <w:proofErr w:type="gramEnd"/>
      <w:r>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 xml:space="preserve">Estimates calculated using the negative binomial distribution and the formula y ~ x + year + x * year, where y coral richness, x is coral cover, and year is a trend. Data were collected from 8 coral reefs around </w:t>
      </w:r>
      <w:proofErr w:type="spellStart"/>
      <w:r>
        <w:rPr>
          <w:rStyle w:val="TableheadingChar"/>
        </w:rPr>
        <w:t>Guana</w:t>
      </w:r>
      <w:proofErr w:type="spellEnd"/>
      <w:r>
        <w:rPr>
          <w:rStyle w:val="TableheadingChar"/>
        </w:rPr>
        <w:t xml:space="preserve">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w:t>
      </w:r>
      <w:proofErr w:type="gramStart"/>
      <w:r>
        <w:t xml:space="preserve">Intercept)   </w:t>
      </w:r>
      <w:proofErr w:type="gramEnd"/>
      <w:r>
        <w:t xml:space="preserve">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w:t>
      </w:r>
      <w:proofErr w:type="gramStart"/>
      <w:r>
        <w:t>Cover: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 xml:space="preserve">Estimates calculated using the negative binomial distribution and the formula y ~ x + year + site, where y is sponge richness, x is coral cover, year is a trend,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w:t>
      </w:r>
      <w:proofErr w:type="gramStart"/>
      <w:r>
        <w:t xml:space="preserve">Intercept)   </w:t>
      </w:r>
      <w:proofErr w:type="gramEnd"/>
      <w:r>
        <w:t xml:space="preserve">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0.</w:t>
      </w:r>
      <w:proofErr w:type="gramStart"/>
      <w:r>
        <w:t xml:space="preserve">0688  </w:t>
      </w:r>
      <w:r>
        <w:tab/>
      </w:r>
      <w:proofErr w:type="gramEnd"/>
      <w:r>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0.</w:t>
      </w:r>
      <w:proofErr w:type="gramStart"/>
      <w:r>
        <w:t xml:space="preserve">0628  </w:t>
      </w:r>
      <w:r>
        <w:tab/>
      </w:r>
      <w:proofErr w:type="gramEnd"/>
      <w:r>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0.</w:t>
      </w:r>
      <w:proofErr w:type="gramStart"/>
      <w:r>
        <w:t xml:space="preserve">0964  </w:t>
      </w:r>
      <w:r>
        <w:tab/>
      </w:r>
      <w:proofErr w:type="gramEnd"/>
      <w:r>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t>0.</w:t>
      </w:r>
      <w:proofErr w:type="gramStart"/>
      <w:r>
        <w:t>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0.</w:t>
      </w:r>
      <w:proofErr w:type="gramStart"/>
      <w:r>
        <w:t xml:space="preserve">0862  </w:t>
      </w:r>
      <w:r>
        <w:tab/>
      </w:r>
      <w:proofErr w:type="gramEnd"/>
      <w:r>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0.</w:t>
      </w:r>
      <w:proofErr w:type="gramStart"/>
      <w:r>
        <w:t xml:space="preserve">0694  </w:t>
      </w:r>
      <w:r>
        <w:tab/>
      </w:r>
      <w:proofErr w:type="gramEnd"/>
      <w:r>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0.</w:t>
      </w:r>
      <w:proofErr w:type="gramStart"/>
      <w:r>
        <w:t xml:space="preserve">0673  </w:t>
      </w:r>
      <w:r>
        <w:tab/>
      </w:r>
      <w:proofErr w:type="gramEnd"/>
      <w:r>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 xml:space="preserve">Estimates calculated using the negative binomial distribution and the formula y ~ x + site, where y is fish richness, x is rugosity in cm,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w:t>
      </w:r>
      <w:proofErr w:type="gramStart"/>
      <w:r>
        <w:t xml:space="preserve">Intercept)  </w:t>
      </w:r>
      <w:r>
        <w:tab/>
      </w:r>
      <w:proofErr w:type="gramEnd"/>
      <w:r>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proofErr w:type="gramStart"/>
      <w:r>
        <w:t>Sitemonkey</w:t>
      </w:r>
      <w:proofErr w:type="spellEnd"/>
      <w:r>
        <w:t xml:space="preserve">  </w:t>
      </w:r>
      <w:r>
        <w:tab/>
      </w:r>
      <w:proofErr w:type="gramEnd"/>
      <w:r>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0.</w:t>
      </w:r>
      <w:proofErr w:type="gramStart"/>
      <w:r>
        <w:t xml:space="preserve">0739  </w:t>
      </w:r>
      <w:r>
        <w:tab/>
      </w:r>
      <w:proofErr w:type="gramEnd"/>
      <w:r>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0.</w:t>
      </w:r>
      <w:proofErr w:type="gramStart"/>
      <w:r>
        <w:t xml:space="preserve">0193  </w:t>
      </w:r>
      <w:r>
        <w:tab/>
      </w:r>
      <w:proofErr w:type="gramEnd"/>
      <w:r>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77777777" w:rsidR="00126F94" w:rsidRDefault="00126F94" w:rsidP="00401C56">
      <w:pPr>
        <w:pStyle w:val="Tableheading"/>
        <w:rPr>
          <w:rStyle w:val="TableheadingChar"/>
        </w:rPr>
      </w:pPr>
      <w:r>
        <w:rPr>
          <w:rStyle w:val="TableheadingChar"/>
        </w:rPr>
        <w:lastRenderedPageBreak/>
        <w:t xml:space="preserve">Appendix 10. </w:t>
      </w:r>
      <w:r>
        <w:t xml:space="preserve">Model output for the most competitive model for predicting combined richness, as the sum of coral, fish, and sponge richness, including terms for year and site. </w:t>
      </w:r>
      <w:r>
        <w:rPr>
          <w:rStyle w:val="TableheadingChar"/>
        </w:rPr>
        <w:t xml:space="preserve">Estimates calculated using the negative binomial distribution and the formula y ~ x + year + site, where y is combined richness, x is rugosity in cm, year is a trend,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w:t>
      </w:r>
      <w:proofErr w:type="gramStart"/>
      <w:r>
        <w:t xml:space="preserve">Intercept)  </w:t>
      </w:r>
      <w:r>
        <w:tab/>
      </w:r>
      <w:proofErr w:type="gramEnd"/>
      <w:r>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0.</w:t>
      </w:r>
      <w:proofErr w:type="gramStart"/>
      <w:r>
        <w:t xml:space="preserve">0418  </w:t>
      </w:r>
      <w:r>
        <w:tab/>
      </w:r>
      <w:proofErr w:type="gramEnd"/>
      <w:r>
        <w:t xml:space="preserve">-1.690 </w:t>
      </w:r>
      <w:r>
        <w:tab/>
      </w:r>
      <w:r>
        <w:tab/>
        <w:t xml:space="preserve">0.090956 .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0.</w:t>
      </w:r>
      <w:proofErr w:type="gramStart"/>
      <w:r>
        <w:t xml:space="preserve">0594  </w:t>
      </w:r>
      <w:r>
        <w:tab/>
      </w:r>
      <w:proofErr w:type="gramEnd"/>
      <w:r>
        <w:t xml:space="preserve">-1.659 </w:t>
      </w:r>
      <w:r>
        <w:tab/>
      </w:r>
      <w:r>
        <w:tab/>
        <w:t xml:space="preserve">0.097162 .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proofErr w:type="gramStart"/>
      <w:r>
        <w:t>Sitemonkey</w:t>
      </w:r>
      <w:proofErr w:type="spellEnd"/>
      <w:r>
        <w:t xml:space="preserve">  </w:t>
      </w:r>
      <w:r>
        <w:tab/>
      </w:r>
      <w:proofErr w:type="gramEnd"/>
      <w:r>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0.</w:t>
      </w:r>
      <w:proofErr w:type="gramStart"/>
      <w:r>
        <w:t xml:space="preserve">0474  </w:t>
      </w:r>
      <w:r>
        <w:tab/>
      </w:r>
      <w:proofErr w:type="gramEnd"/>
      <w:r>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0.</w:t>
      </w:r>
      <w:proofErr w:type="gramStart"/>
      <w:r>
        <w:t xml:space="preserve">0565  </w:t>
      </w:r>
      <w:r>
        <w:tab/>
      </w:r>
      <w:proofErr w:type="gramEnd"/>
      <w:r>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0.</w:t>
      </w:r>
      <w:proofErr w:type="gramStart"/>
      <w:r>
        <w:t xml:space="preserve">0423  </w:t>
      </w:r>
      <w:r>
        <w:tab/>
      </w:r>
      <w:proofErr w:type="gramEnd"/>
      <w:r>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387"/>
      <w:r>
        <w:t>Figure</w:t>
      </w:r>
      <w:commentRangeEnd w:id="387"/>
      <w:r>
        <w:rPr>
          <w:rStyle w:val="CommentReference"/>
        </w:rPr>
        <w:commentReference w:id="387"/>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2D548B44" w14:textId="77777777" w:rsidR="00401C56" w:rsidRDefault="00401C56" w:rsidP="00401C56">
      <w:pPr>
        <w:pStyle w:val="Tableheading"/>
        <w:ind w:left="0" w:firstLine="0"/>
      </w:pPr>
      <w:r>
        <w:rPr>
          <w:noProof/>
        </w:rPr>
        <w:lastRenderedPageBreak/>
        <w:drawing>
          <wp:inline distT="0" distB="0" distL="0" distR="0" wp14:anchorId="29376708" wp14:editId="4D7879EB">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8">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1F6F8CD7" w14:textId="77777777" w:rsidR="00401C56" w:rsidRDefault="00401C56" w:rsidP="00401C56">
      <w:pPr>
        <w:pStyle w:val="Tableheading"/>
      </w:pPr>
      <w:commentRangeStart w:id="388"/>
      <w:r>
        <w:t>Figure</w:t>
      </w:r>
      <w:commentRangeEnd w:id="388"/>
      <w:r>
        <w:rPr>
          <w:rStyle w:val="CommentReference"/>
        </w:rPr>
        <w:commentReference w:id="388"/>
      </w:r>
      <w:r>
        <w:t xml:space="preserve"> #. Competitive models 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57AE57B" w14:textId="77777777" w:rsidR="00401C56" w:rsidRDefault="00401C56" w:rsidP="00401C56">
      <w:pPr>
        <w:pStyle w:val="Tableheading"/>
      </w:pPr>
      <w:r>
        <w:rPr>
          <w:noProof/>
        </w:rPr>
        <w:lastRenderedPageBreak/>
        <w:drawing>
          <wp:inline distT="0" distB="0" distL="0" distR="0" wp14:anchorId="21EA084F" wp14:editId="2A4D93AB">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26C25D34" w14:textId="77777777" w:rsidR="00401C56" w:rsidRDefault="00401C56" w:rsidP="00401C56">
      <w:pPr>
        <w:pStyle w:val="Tableheading"/>
      </w:pPr>
      <w:commentRangeStart w:id="389"/>
      <w:r>
        <w:t>Figure</w:t>
      </w:r>
      <w:commentRangeEnd w:id="389"/>
      <w:r>
        <w:rPr>
          <w:rStyle w:val="CommentReference"/>
        </w:rPr>
        <w:commentReference w:id="389"/>
      </w:r>
      <w:r>
        <w:t xml:space="preserve"> #. The most competitive model for predicting sponge richness included terms for year and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7E4C3E" w14:textId="77777777" w:rsidR="00401C56" w:rsidRDefault="00401C56" w:rsidP="00401C56">
      <w:pPr>
        <w:pStyle w:val="Tableheading"/>
      </w:pPr>
      <w:r>
        <w:rPr>
          <w:noProof/>
        </w:rPr>
        <w:lastRenderedPageBreak/>
        <w:drawing>
          <wp:inline distT="0" distB="0" distL="0" distR="0" wp14:anchorId="7D26E035" wp14:editId="5774505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30">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4D3F8A6A" w14:textId="77777777" w:rsidR="00401C56" w:rsidRDefault="00401C56" w:rsidP="00401C56">
      <w:pPr>
        <w:pStyle w:val="Tableheading"/>
      </w:pPr>
      <w:commentRangeStart w:id="390"/>
      <w:r>
        <w:t>Figure</w:t>
      </w:r>
      <w:commentRangeEnd w:id="390"/>
      <w:r>
        <w:rPr>
          <w:rStyle w:val="CommentReference"/>
        </w:rPr>
        <w:commentReference w:id="390"/>
      </w:r>
      <w:r>
        <w:t xml:space="preserve"> #. The most competitive model for predicting fish richness included a term for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19ADDE93" w14:textId="77777777" w:rsidR="00401C56" w:rsidRDefault="00401C56" w:rsidP="00401C56">
      <w:pPr>
        <w:pStyle w:val="Tableheading"/>
      </w:pPr>
      <w:r>
        <w:rPr>
          <w:noProof/>
        </w:rPr>
        <w:lastRenderedPageBreak/>
        <w:drawing>
          <wp:inline distT="0" distB="0" distL="0" distR="0" wp14:anchorId="243AA91E" wp14:editId="7976AE60">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3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E406D9E" w14:textId="77777777" w:rsidR="00401C56" w:rsidRDefault="00401C56" w:rsidP="00401C56">
      <w:pPr>
        <w:pStyle w:val="Tableheading"/>
      </w:pPr>
      <w:commentRangeStart w:id="391"/>
      <w:r>
        <w:t>Figure</w:t>
      </w:r>
      <w:commentRangeEnd w:id="391"/>
      <w:r>
        <w:rPr>
          <w:rStyle w:val="CommentReference"/>
        </w:rPr>
        <w:commentReference w:id="391"/>
      </w:r>
      <w:r>
        <w:t xml:space="preserve"> #. The most competitive model for predicting combined richness, as the sum of coral, fish, and sponge richness, included terms for year and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7D13EFC8" w14:textId="48AEB3FF" w:rsidR="00D813D1" w:rsidRDefault="00D813D1" w:rsidP="00401C56">
      <w:pPr>
        <w:pStyle w:val="Heading2"/>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2-06T23:10:00Z" w:initials="N">
    <w:p w14:paraId="47DEFF18" w14:textId="128266C3" w:rsidR="00EC3634" w:rsidRDefault="00EC3634">
      <w:pPr>
        <w:pStyle w:val="CommentText"/>
      </w:pPr>
      <w:r>
        <w:rPr>
          <w:rStyle w:val="CommentReference"/>
        </w:rPr>
        <w:annotationRef/>
      </w:r>
      <w:r>
        <w:t>Make edits to other abstract and copy changes here</w:t>
      </w:r>
    </w:p>
  </w:comment>
  <w:comment w:id="7" w:author="Nicole" w:date="2019-12-11T14:21:00Z" w:initials="N">
    <w:p w14:paraId="3E58E54B" w14:textId="77777777" w:rsidR="00EC3634" w:rsidRDefault="00EC3634" w:rsidP="00FD751A">
      <w:pPr>
        <w:pStyle w:val="CommentText"/>
      </w:pPr>
      <w:r>
        <w:rPr>
          <w:rStyle w:val="CommentReference"/>
        </w:rPr>
        <w:annotationRef/>
      </w:r>
      <w:r>
        <w:t>***Nicole: copy finalized captions here; double-check page numbers</w:t>
      </w:r>
    </w:p>
  </w:comment>
  <w:comment w:id="9" w:author="Nicole" w:date="2019-12-11T14:22:00Z" w:initials="N">
    <w:p w14:paraId="2CF368B7" w14:textId="77777777" w:rsidR="00EC3634" w:rsidRDefault="00EC3634"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1" w:author="Nicole" w:date="2019-12-11T14:22:00Z" w:initials="N">
    <w:p w14:paraId="748DF4DD" w14:textId="77777777" w:rsidR="00EC3634" w:rsidRDefault="00EC3634" w:rsidP="00FD751A">
      <w:pPr>
        <w:pStyle w:val="CommentText"/>
      </w:pPr>
      <w:r>
        <w:rPr>
          <w:rStyle w:val="CommentReference"/>
        </w:rPr>
        <w:annotationRef/>
      </w:r>
      <w:r>
        <w:t>***Nicole: renumber figures and appendices in text when order is determined; copy finalized captions here; double-check page numbers</w:t>
      </w:r>
    </w:p>
  </w:comment>
  <w:comment w:id="14" w:author="Nicole" w:date="2019-12-06T23:08:00Z" w:initials="N">
    <w:p w14:paraId="6AF0B8B8" w14:textId="59F37D85" w:rsidR="00EC3634" w:rsidRDefault="00EC3634">
      <w:pPr>
        <w:pStyle w:val="CommentText"/>
      </w:pPr>
      <w:r>
        <w:rPr>
          <w:rStyle w:val="CommentReference"/>
        </w:rPr>
        <w:annotationRef/>
      </w:r>
      <w:proofErr w:type="spellStart"/>
      <w:r>
        <w:t>Gavino</w:t>
      </w:r>
      <w:proofErr w:type="spellEnd"/>
      <w:r>
        <w:t xml:space="preserve">: Revise abstract, introduction, and conclusions, to make them </w:t>
      </w:r>
      <w:proofErr w:type="gramStart"/>
      <w:r>
        <w:t>more clear</w:t>
      </w:r>
      <w:proofErr w:type="gramEnd"/>
      <w:r>
        <w:t xml:space="preserve"> about your findings were.</w:t>
      </w:r>
    </w:p>
  </w:comment>
  <w:comment w:id="15" w:author="Nicole" w:date="2019-12-06T23:35:00Z" w:initials="N">
    <w:p w14:paraId="31C9E31F" w14:textId="77777777" w:rsidR="00EC3634" w:rsidRDefault="00EC3634"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EC3634" w:rsidRDefault="00EC3634" w:rsidP="00226D8D">
      <w:pPr>
        <w:pStyle w:val="CommentText"/>
      </w:pPr>
    </w:p>
    <w:p w14:paraId="79ACD2B7" w14:textId="4F572B1A" w:rsidR="00EC3634" w:rsidRDefault="00EC3634" w:rsidP="00226D8D">
      <w:pPr>
        <w:pStyle w:val="CommentText"/>
      </w:pPr>
      <w:r>
        <w:t>All are basic elements of a standard abstract for a journal manuscript.</w:t>
      </w:r>
    </w:p>
  </w:comment>
  <w:comment w:id="16" w:author="Nicole" w:date="2019-12-06T23:35:00Z" w:initials="N">
    <w:p w14:paraId="1CE0A692" w14:textId="7162E309" w:rsidR="00EC3634" w:rsidRDefault="00EC3634"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7" w:author="Nicole" w:date="2019-12-06T23:32:00Z" w:initials="N">
    <w:p w14:paraId="3B628A17" w14:textId="76EF200E" w:rsidR="00EC3634" w:rsidRDefault="00EC3634">
      <w:pPr>
        <w:pStyle w:val="CommentText"/>
      </w:pPr>
      <w:r>
        <w:rPr>
          <w:rStyle w:val="CommentReference"/>
        </w:rPr>
        <w:annotationRef/>
      </w:r>
      <w:r>
        <w:t>Brian: What is the spatial context of this statement? Global?</w:t>
      </w:r>
    </w:p>
  </w:comment>
  <w:comment w:id="18" w:author="Nicole" w:date="2019-12-06T23:21:00Z" w:initials="N">
    <w:p w14:paraId="250372F4" w14:textId="2D469264" w:rsidR="00EC3634" w:rsidRDefault="00EC3634">
      <w:pPr>
        <w:pStyle w:val="CommentText"/>
      </w:pPr>
      <w:r>
        <w:rPr>
          <w:rStyle w:val="CommentReference"/>
        </w:rPr>
        <w:annotationRef/>
      </w:r>
      <w:r>
        <w:t>Carlos: replace with “such as”</w:t>
      </w:r>
    </w:p>
  </w:comment>
  <w:comment w:id="19" w:author="Nicole" w:date="2019-12-06T23:20:00Z" w:initials="N">
    <w:p w14:paraId="54D9CB19" w14:textId="6B48C98E" w:rsidR="00EC3634" w:rsidRDefault="00EC3634">
      <w:pPr>
        <w:pStyle w:val="CommentText"/>
      </w:pPr>
      <w:r>
        <w:rPr>
          <w:rStyle w:val="CommentReference"/>
        </w:rPr>
        <w:annotationRef/>
      </w:r>
      <w:r>
        <w:t>Carlos: delete</w:t>
      </w:r>
    </w:p>
  </w:comment>
  <w:comment w:id="20" w:author="Nicole" w:date="2019-12-06T23:22:00Z" w:initials="N">
    <w:p w14:paraId="00CC0771" w14:textId="4A8FE1CE" w:rsidR="00EC3634" w:rsidRDefault="00EC3634">
      <w:pPr>
        <w:pStyle w:val="CommentText"/>
      </w:pPr>
      <w:r>
        <w:rPr>
          <w:rStyle w:val="CommentReference"/>
        </w:rPr>
        <w:annotationRef/>
      </w:r>
      <w:r>
        <w:t>Carlos: delete</w:t>
      </w:r>
    </w:p>
  </w:comment>
  <w:comment w:id="21" w:author="Nicole" w:date="2019-12-06T23:36:00Z" w:initials="N">
    <w:p w14:paraId="4EADB099" w14:textId="0F90673B" w:rsidR="00EC3634" w:rsidRPr="00226D8D" w:rsidRDefault="00EC3634">
      <w:pPr>
        <w:pStyle w:val="CommentText"/>
        <w:rPr>
          <w:b/>
        </w:rPr>
      </w:pPr>
      <w:r>
        <w:rPr>
          <w:rStyle w:val="CommentReference"/>
        </w:rPr>
        <w:annotationRef/>
      </w:r>
      <w:r>
        <w:t>Brian: don’t know what “top” is. Top of what?</w:t>
      </w:r>
    </w:p>
  </w:comment>
  <w:comment w:id="22" w:author="Nicole" w:date="2019-12-07T12:36:00Z" w:initials="N">
    <w:p w14:paraId="05CFB561" w14:textId="4F4A6C1C" w:rsidR="00EC3634" w:rsidRDefault="00EC3634">
      <w:pPr>
        <w:pStyle w:val="CommentText"/>
      </w:pPr>
      <w:r>
        <w:rPr>
          <w:rStyle w:val="CommentReference"/>
        </w:rPr>
        <w:annotationRef/>
      </w:r>
      <w:r>
        <w:t>Rachel: insert main results here</w:t>
      </w:r>
    </w:p>
  </w:comment>
  <w:comment w:id="23" w:author="Nicole" w:date="2019-12-06T23:36:00Z" w:initials="N">
    <w:p w14:paraId="5EC92C64" w14:textId="77777777" w:rsidR="00EC3634" w:rsidRDefault="00EC3634"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EC3634" w:rsidRDefault="00EC3634" w:rsidP="00226D8D">
      <w:pPr>
        <w:pStyle w:val="CommentText"/>
      </w:pPr>
    </w:p>
    <w:p w14:paraId="5C100588" w14:textId="77777777" w:rsidR="00EC3634" w:rsidRDefault="00EC3634" w:rsidP="00226D8D">
      <w:pPr>
        <w:pStyle w:val="CommentText"/>
      </w:pPr>
      <w:r>
        <w:t>It would be much better to have concrete statements about your findings. And a clarity of why they matter.</w:t>
      </w:r>
    </w:p>
    <w:p w14:paraId="6DB12113" w14:textId="77777777" w:rsidR="00EC3634" w:rsidRDefault="00EC3634" w:rsidP="00226D8D">
      <w:pPr>
        <w:pStyle w:val="CommentText"/>
      </w:pPr>
    </w:p>
    <w:p w14:paraId="31D50DBD" w14:textId="2BD687B7" w:rsidR="00EC3634" w:rsidRDefault="00EC3634" w:rsidP="00226D8D">
      <w:pPr>
        <w:pStyle w:val="CommentText"/>
      </w:pPr>
      <w:r>
        <w:t>This is perhaps the longest study available to examine surrogate relationships for coral reefs. You should communicate whether commonly assumed surrogate relationships are stable or not.</w:t>
      </w:r>
    </w:p>
  </w:comment>
  <w:comment w:id="24" w:author="Nicole" w:date="2019-12-06T23:37:00Z" w:initials="N">
    <w:p w14:paraId="32F150C9" w14:textId="77777777" w:rsidR="00EC3634" w:rsidRDefault="00EC3634" w:rsidP="00226D8D">
      <w:pPr>
        <w:pStyle w:val="CommentText"/>
      </w:pPr>
      <w:r>
        <w:rPr>
          <w:rStyle w:val="CommentReference"/>
        </w:rPr>
        <w:annotationRef/>
      </w:r>
      <w:r>
        <w:t>Brian: I read this sentence as</w:t>
      </w:r>
      <w:proofErr w:type="gramStart"/>
      <w:r>
        <w:t>....if</w:t>
      </w:r>
      <w:proofErr w:type="gramEnd"/>
      <w:r>
        <w:t xml:space="preserve"> you collect data on more things you MAY learn how coral reefs are changing.</w:t>
      </w:r>
    </w:p>
    <w:p w14:paraId="6EB4F17A" w14:textId="77777777" w:rsidR="00EC3634" w:rsidRDefault="00EC3634" w:rsidP="00226D8D">
      <w:pPr>
        <w:pStyle w:val="CommentText"/>
      </w:pPr>
    </w:p>
    <w:p w14:paraId="2EA0D9F2" w14:textId="77777777" w:rsidR="00EC3634" w:rsidRDefault="00EC3634" w:rsidP="00226D8D">
      <w:pPr>
        <w:pStyle w:val="CommentText"/>
      </w:pPr>
      <w:r>
        <w:t>Is that an informative sentence?</w:t>
      </w:r>
    </w:p>
    <w:p w14:paraId="6BD5DFB8" w14:textId="77777777" w:rsidR="00EC3634" w:rsidRDefault="00EC3634" w:rsidP="00226D8D">
      <w:pPr>
        <w:pStyle w:val="CommentText"/>
      </w:pPr>
    </w:p>
    <w:p w14:paraId="06F488A3" w14:textId="77777777" w:rsidR="00EC3634" w:rsidRDefault="00EC3634" w:rsidP="00226D8D">
      <w:pPr>
        <w:pStyle w:val="CommentText"/>
      </w:pPr>
      <w:r>
        <w:t>You should end abstract with a conclusion sentence or two to place your major findings in the context of the current state of knowledge.</w:t>
      </w:r>
    </w:p>
    <w:p w14:paraId="6E2A932E" w14:textId="77777777" w:rsidR="00EC3634" w:rsidRDefault="00EC3634" w:rsidP="00226D8D">
      <w:pPr>
        <w:pStyle w:val="CommentText"/>
      </w:pPr>
    </w:p>
    <w:p w14:paraId="60213765" w14:textId="725D2DDD" w:rsidR="00EC3634" w:rsidRDefault="00EC3634" w:rsidP="00226D8D">
      <w:pPr>
        <w:pStyle w:val="CommentText"/>
      </w:pPr>
      <w:r>
        <w:t>I would like to see more definitive statements of your findings and conclusions.</w:t>
      </w:r>
    </w:p>
  </w:comment>
  <w:comment w:id="27" w:author="Nicole" w:date="2019-11-18T00:11:00Z" w:initials="N">
    <w:p w14:paraId="2DE7AC69" w14:textId="1975A548" w:rsidR="00EC3634" w:rsidRDefault="00EC3634" w:rsidP="00A679EA">
      <w:pPr>
        <w:pStyle w:val="CommentText"/>
        <w:ind w:firstLine="0"/>
      </w:pPr>
      <w:r>
        <w:rPr>
          <w:rStyle w:val="CommentReference"/>
        </w:rPr>
        <w:annotationRef/>
      </w:r>
      <w:r>
        <w:t>Main Point: Biodiversity is declining globally and that’s bad. We use richness to study these declines.</w:t>
      </w:r>
    </w:p>
  </w:comment>
  <w:comment w:id="28" w:author="Nicole" w:date="2019-11-18T00:11:00Z" w:initials="N">
    <w:p w14:paraId="2D513D92" w14:textId="2C2C4F19" w:rsidR="00EC3634" w:rsidRDefault="00EC363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9" w:author="Nicole" w:date="2019-11-18T00:11:00Z" w:initials="N">
    <w:p w14:paraId="3AE34301" w14:textId="30B9D9EB" w:rsidR="00EC3634" w:rsidRDefault="00EC3634">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EC3634" w:rsidRDefault="00EC3634">
      <w:pPr>
        <w:pStyle w:val="CommentText"/>
      </w:pPr>
    </w:p>
    <w:p w14:paraId="535203B4" w14:textId="1A92ABAD" w:rsidR="00EC3634" w:rsidRDefault="00EC3634">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30" w:author="Nicole" w:date="2019-11-18T00:11:00Z" w:initials="N">
    <w:p w14:paraId="22EFE346" w14:textId="4FA2BD8C" w:rsidR="00EC3634" w:rsidRDefault="00EC3634">
      <w:pPr>
        <w:pStyle w:val="CommentText"/>
      </w:pPr>
      <w:r>
        <w:rPr>
          <w:rStyle w:val="CommentReference"/>
        </w:rPr>
        <w:annotationRef/>
      </w:r>
      <w:r>
        <w:t xml:space="preserve">Takeaway from these papers: richness can be used to compare biodiversity across </w:t>
      </w:r>
      <w:proofErr w:type="gramStart"/>
      <w:r>
        <w:t>small and large scale</w:t>
      </w:r>
      <w:proofErr w:type="gramEnd"/>
      <w:r>
        <w:t xml:space="preserve"> spatial gradients (both of these have to do with bird species richness)</w:t>
      </w:r>
    </w:p>
  </w:comment>
  <w:comment w:id="31" w:author="Nicole" w:date="2019-11-18T00:11:00Z" w:initials="N">
    <w:p w14:paraId="13418041" w14:textId="77777777" w:rsidR="00EC3634" w:rsidRDefault="00EC3634" w:rsidP="00FB6DD0">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morphospecies to professional species </w:t>
      </w:r>
      <w:proofErr w:type="gramStart"/>
      <w:r>
        <w:t>id’s</w:t>
      </w:r>
      <w:proofErr w:type="gramEnd"/>
      <w:r>
        <w:t xml:space="preserve"> to see if they were comparable</w:t>
      </w:r>
      <w:r>
        <w:rPr>
          <w:rStyle w:val="CommentReference"/>
        </w:rPr>
        <w:t xml:space="preserve"> </w:t>
      </w:r>
      <w:r>
        <w:rPr>
          <w:rStyle w:val="CommentReference"/>
        </w:rPr>
        <w:annotationRef/>
      </w:r>
    </w:p>
    <w:p w14:paraId="52E20BD6" w14:textId="77777777" w:rsidR="00EC3634" w:rsidRDefault="00EC3634" w:rsidP="00FB6DD0">
      <w:pPr>
        <w:pStyle w:val="CommentText"/>
        <w:rPr>
          <w:rStyle w:val="CommentReference"/>
        </w:rPr>
      </w:pPr>
    </w:p>
    <w:p w14:paraId="44ED02DC" w14:textId="77777777" w:rsidR="00EC3634" w:rsidRDefault="00EC3634"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EC3634" w:rsidRDefault="00EC3634" w:rsidP="00FB6DD0">
      <w:pPr>
        <w:pStyle w:val="CommentText"/>
      </w:pPr>
      <w:r>
        <w:rPr>
          <w:rStyle w:val="CommentReference"/>
        </w:rPr>
        <w:annotationRef/>
      </w:r>
    </w:p>
    <w:p w14:paraId="5C51C170" w14:textId="77777777" w:rsidR="00EC3634" w:rsidRDefault="00EC3634" w:rsidP="00FB6DD0">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32" w:author="Nicole" w:date="2019-11-18T00:11:00Z" w:initials="N">
    <w:p w14:paraId="5E494665" w14:textId="77777777" w:rsidR="00EC3634" w:rsidRDefault="00EC3634"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3" w:author="Nicole" w:date="2019-11-18T00:11:00Z" w:initials="N">
    <w:p w14:paraId="0C1DFA34" w14:textId="77777777" w:rsidR="00EC3634" w:rsidRDefault="00EC3634"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4" w:author="Nicole" w:date="2019-11-18T00:11:00Z" w:initials="N">
    <w:p w14:paraId="7CC9BF48" w14:textId="77777777" w:rsidR="00EC3634" w:rsidRDefault="00EC3634"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5" w:author="Nicole" w:date="2019-11-18T00:11:00Z" w:initials="N">
    <w:p w14:paraId="148666FC" w14:textId="77777777" w:rsidR="00EC3634" w:rsidRDefault="00EC3634"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6" w:author="Nicole" w:date="2019-11-18T00:11:00Z" w:initials="N">
    <w:p w14:paraId="5BF135E2" w14:textId="77777777" w:rsidR="00EC3634" w:rsidRDefault="00EC3634" w:rsidP="00A0565F">
      <w:pPr>
        <w:pStyle w:val="CommentText"/>
      </w:pPr>
      <w:r>
        <w:rPr>
          <w:rStyle w:val="CommentReference"/>
        </w:rPr>
        <w:annotationRef/>
      </w:r>
      <w:r>
        <w:rPr>
          <w:rStyle w:val="CommentReference"/>
        </w:rPr>
        <w:annotationRef/>
      </w:r>
      <w:r>
        <w:t xml:space="preserve">Takeaway from these papers: authors attempt to identify surrogates that </w:t>
      </w:r>
      <w:proofErr w:type="gramStart"/>
      <w:r>
        <w:t>are able to</w:t>
      </w:r>
      <w:proofErr w:type="gramEnd"/>
      <w:r>
        <w:t xml:space="preserve"> predict target aspects of biodiversity at multiple spatial scales in order to inform/identify restoration projects/areas for reserves</w:t>
      </w:r>
    </w:p>
  </w:comment>
  <w:comment w:id="37" w:author="Nicole" w:date="2019-11-18T00:11:00Z" w:initials="N">
    <w:p w14:paraId="4FAD1483" w14:textId="77777777" w:rsidR="00EC3634" w:rsidRDefault="00EC3634"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8" w:author="Nicole" w:date="2019-12-06T23:41:00Z" w:initials="N">
    <w:p w14:paraId="3DF8D7A2" w14:textId="77777777" w:rsidR="00EC3634" w:rsidRDefault="00EC3634" w:rsidP="00A0565F">
      <w:pPr>
        <w:pStyle w:val="CommentText"/>
      </w:pPr>
      <w:r>
        <w:rPr>
          <w:rStyle w:val="CommentReference"/>
        </w:rPr>
        <w:annotationRef/>
      </w:r>
      <w:r>
        <w:t xml:space="preserve">Brian: </w:t>
      </w:r>
      <w:r w:rsidRPr="00226D8D">
        <w:t>Add additional sentence on exactly why a consistent relationship is needed.</w:t>
      </w:r>
    </w:p>
  </w:comment>
  <w:comment w:id="39" w:author="Graham Forrester" w:date="2019-12-12T07:26:00Z" w:initials="GF">
    <w:p w14:paraId="40A8E064" w14:textId="5AA3C03C" w:rsidR="00EC3634" w:rsidRDefault="00EC3634">
      <w:pPr>
        <w:pStyle w:val="CommentText"/>
      </w:pPr>
      <w:r>
        <w:rPr>
          <w:rStyle w:val="CommentReference"/>
        </w:rPr>
        <w:annotationRef/>
      </w:r>
      <w:r>
        <w:t>Will come back to this later</w:t>
      </w:r>
    </w:p>
  </w:comment>
  <w:comment w:id="40" w:author="Nicole" w:date="2019-11-18T00:11:00Z" w:initials="N">
    <w:p w14:paraId="3F60AAED" w14:textId="77777777" w:rsidR="00EC3634" w:rsidRDefault="00EC3634"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EC3634" w:rsidRDefault="00EC3634" w:rsidP="00A0565F">
      <w:pPr>
        <w:pStyle w:val="CommentText"/>
      </w:pPr>
    </w:p>
    <w:p w14:paraId="1F1D95B1" w14:textId="77777777" w:rsidR="00EC3634" w:rsidRDefault="00EC3634"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EC3634" w:rsidRDefault="00EC3634" w:rsidP="00A0565F">
      <w:pPr>
        <w:pStyle w:val="CommentText"/>
      </w:pPr>
    </w:p>
    <w:p w14:paraId="3C014B9F" w14:textId="77777777" w:rsidR="00EC3634" w:rsidRDefault="00EC3634"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EC3634" w:rsidRDefault="00EC3634" w:rsidP="00A0565F">
      <w:pPr>
        <w:pStyle w:val="CommentText"/>
      </w:pPr>
    </w:p>
    <w:p w14:paraId="6C0C89B5" w14:textId="77777777" w:rsidR="00EC3634" w:rsidRDefault="00EC3634"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2" w:author="Nicole" w:date="2019-11-18T00:11:00Z" w:initials="N">
    <w:p w14:paraId="3B7CAA05" w14:textId="1C437E20" w:rsidR="00EC3634" w:rsidRDefault="00EC363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EC3634" w:rsidRDefault="00EC3634">
      <w:pPr>
        <w:pStyle w:val="CommentText"/>
      </w:pPr>
    </w:p>
    <w:p w14:paraId="134665B8" w14:textId="22EAF5FA" w:rsidR="00EC3634" w:rsidRDefault="00EC3634">
      <w:pPr>
        <w:pStyle w:val="CommentText"/>
      </w:pPr>
      <w:r>
        <w:t>Takeaway from Hughes 1994: Coral reefs are threatened by overfishing (Caribbean)</w:t>
      </w:r>
    </w:p>
    <w:p w14:paraId="1FE20F0B" w14:textId="77777777" w:rsidR="00EC3634" w:rsidRDefault="00EC3634">
      <w:pPr>
        <w:pStyle w:val="CommentText"/>
      </w:pPr>
    </w:p>
    <w:p w14:paraId="3E67DCA8" w14:textId="272390D1" w:rsidR="00EC3634" w:rsidRDefault="00EC3634" w:rsidP="00CD5F38">
      <w:pPr>
        <w:pStyle w:val="CommentText"/>
      </w:pPr>
      <w:r>
        <w:rPr>
          <w:rStyle w:val="CommentReference"/>
        </w:rPr>
        <w:annotationRef/>
      </w:r>
      <w:r>
        <w:t>Takeaway from Hughes 2017: Coral reefs are threatened by higher temperatures (</w:t>
      </w:r>
      <w:r w:rsidRPr="00FD7426">
        <w:t>Great Barrier Reef</w:t>
      </w:r>
      <w:r>
        <w:t>)</w:t>
      </w:r>
    </w:p>
  </w:comment>
  <w:comment w:id="43" w:author="Nicole" w:date="2019-11-18T00:11:00Z" w:initials="N">
    <w:p w14:paraId="4AAC37F0" w14:textId="11D6840E" w:rsidR="00EC3634" w:rsidRDefault="00EC363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4" w:author="Nicole" w:date="2019-11-18T00:11:00Z" w:initials="N">
    <w:p w14:paraId="5A679D1C" w14:textId="3671066B" w:rsidR="00EC3634" w:rsidRDefault="00EC363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EC3634" w:rsidRDefault="00EC3634">
      <w:pPr>
        <w:pStyle w:val="CommentText"/>
      </w:pPr>
    </w:p>
    <w:p w14:paraId="72C826D2" w14:textId="42CD8BDD" w:rsidR="00EC3634" w:rsidRDefault="00EC363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5" w:author="Nicole" w:date="2019-11-18T00:11:00Z" w:initials="N">
    <w:p w14:paraId="7814FD76" w14:textId="77777777" w:rsidR="00EC3634" w:rsidRDefault="00EC3634"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EC3634" w:rsidRDefault="00EC3634" w:rsidP="00697406">
      <w:pPr>
        <w:pStyle w:val="CommentText"/>
      </w:pPr>
    </w:p>
    <w:p w14:paraId="5334DAB2" w14:textId="1D197F4F" w:rsidR="00EC3634" w:rsidRDefault="00EC363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6" w:author="Nicole" w:date="2019-12-11T22:36:00Z" w:initials="N">
    <w:p w14:paraId="5E97D6E0" w14:textId="4867F97D" w:rsidR="00EC3634" w:rsidRDefault="00EC3634">
      <w:pPr>
        <w:pStyle w:val="CommentText"/>
      </w:pPr>
      <w:r>
        <w:rPr>
          <w:rStyle w:val="CommentReference"/>
        </w:rPr>
        <w:annotationRef/>
      </w:r>
      <w:r>
        <w:t>Nicole: not sure if this is the Stat 2017 paper you were referring to, but it also discusses the use of eDNA</w:t>
      </w:r>
    </w:p>
  </w:comment>
  <w:comment w:id="47" w:author="Graham Forrester" w:date="2019-12-12T07:30:00Z" w:initials="GF">
    <w:p w14:paraId="5D9F39D0" w14:textId="15D1C823" w:rsidR="00EC3634" w:rsidRDefault="00EC3634">
      <w:pPr>
        <w:pStyle w:val="CommentText"/>
      </w:pPr>
      <w:r>
        <w:rPr>
          <w:rStyle w:val="CommentReference"/>
        </w:rPr>
        <w:annotationRef/>
      </w:r>
      <w:proofErr w:type="gramStart"/>
      <w:r>
        <w:t>Yes</w:t>
      </w:r>
      <w:proofErr w:type="gramEnd"/>
      <w:r>
        <w:t xml:space="preserve"> this is the correct paper</w:t>
      </w:r>
    </w:p>
  </w:comment>
  <w:comment w:id="48" w:author="Nicole" w:date="2019-11-18T00:11:00Z" w:initials="N">
    <w:p w14:paraId="044A2C90" w14:textId="77777777" w:rsidR="00EC3634" w:rsidRDefault="00EC3634" w:rsidP="004D4A2E">
      <w:pPr>
        <w:pStyle w:val="CommentText"/>
      </w:pPr>
      <w:r>
        <w:rPr>
          <w:rStyle w:val="CommentReference"/>
        </w:rPr>
        <w:annotationRef/>
      </w:r>
      <w:r>
        <w:t>Main Point: Corals and fish might not be representative of changes in reef diversity, so we use sponges to test this.</w:t>
      </w:r>
    </w:p>
  </w:comment>
  <w:comment w:id="51" w:author="Nicole" w:date="2019-11-18T00:11:00Z" w:initials="N">
    <w:p w14:paraId="2C9C4849" w14:textId="77777777" w:rsidR="00EC3634" w:rsidRDefault="00EC3634"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9" w:author="Graham Forrester" w:date="2019-12-03T11:38:00Z" w:initials="GF">
    <w:p w14:paraId="47207DC1" w14:textId="77777777" w:rsidR="00EC3634" w:rsidRDefault="00EC3634" w:rsidP="004D4A2E">
      <w:pPr>
        <w:pStyle w:val="CommentText"/>
      </w:pPr>
      <w:r>
        <w:rPr>
          <w:rStyle w:val="CommentReference"/>
        </w:rPr>
        <w:annotationRef/>
      </w:r>
      <w:r>
        <w:t>Re-orient this paragraph to emphasize the general points:</w:t>
      </w:r>
    </w:p>
    <w:p w14:paraId="448535B2" w14:textId="77777777" w:rsidR="00EC3634" w:rsidRDefault="00EC3634"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EC3634" w:rsidRDefault="00EC3634"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50" w:author="Graham Forrester" w:date="2019-12-12T07:30:00Z" w:initials="GF">
    <w:p w14:paraId="2BF7A462" w14:textId="6587D525" w:rsidR="00EC3634" w:rsidRDefault="00EC3634">
      <w:pPr>
        <w:pStyle w:val="CommentText"/>
      </w:pPr>
      <w:r>
        <w:rPr>
          <w:rStyle w:val="CommentReference"/>
        </w:rPr>
        <w:annotationRef/>
      </w:r>
      <w:r>
        <w:t>Come back to assess if this paragraph is OK as is</w:t>
      </w:r>
    </w:p>
  </w:comment>
  <w:comment w:id="52" w:author="Nicole" w:date="2019-11-18T00:11:00Z" w:initials="N">
    <w:p w14:paraId="06DDC89E" w14:textId="77777777" w:rsidR="00EC3634" w:rsidRDefault="00EC3634"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53" w:author="Nicole" w:date="2019-11-18T00:11:00Z" w:initials="N">
    <w:p w14:paraId="33FF871D" w14:textId="77777777" w:rsidR="00EC3634" w:rsidRDefault="00EC3634" w:rsidP="004D4A2E">
      <w:pPr>
        <w:pStyle w:val="CommentText"/>
      </w:pPr>
      <w:r>
        <w:rPr>
          <w:rStyle w:val="CommentReference"/>
        </w:rPr>
        <w:annotationRef/>
      </w:r>
      <w:r>
        <w:rPr>
          <w:rStyle w:val="CommentReference"/>
        </w:rPr>
        <w:annotationRef/>
      </w:r>
      <w:r>
        <w:t xml:space="preserve">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w:t>
      </w:r>
      <w:proofErr w:type="gramStart"/>
      <w:r>
        <w:t>richness ;</w:t>
      </w:r>
      <w:proofErr w:type="gramEnd"/>
      <w:r>
        <w:t xml:space="preserve"> 4 years 3 sites</w:t>
      </w:r>
    </w:p>
    <w:p w14:paraId="6CEF2279" w14:textId="77777777" w:rsidR="00EC3634" w:rsidRDefault="00EC3634" w:rsidP="004D4A2E">
      <w:pPr>
        <w:pStyle w:val="CommentText"/>
      </w:pPr>
    </w:p>
    <w:p w14:paraId="2D0A6BFA" w14:textId="77777777" w:rsidR="00EC3634" w:rsidRDefault="00EC3634"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54" w:author="Nicole" w:date="2019-11-18T00:11:00Z" w:initials="N">
    <w:p w14:paraId="5F024C64" w14:textId="77777777" w:rsidR="00EC3634" w:rsidRDefault="00EC3634"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6" w:author="Nicole" w:date="2019-11-18T00:11:00Z" w:initials="N">
    <w:p w14:paraId="4B9558B4" w14:textId="77777777" w:rsidR="00EC3634" w:rsidRDefault="00EC3634"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EC3634" w:rsidRDefault="00EC3634" w:rsidP="00836B4A">
      <w:pPr>
        <w:pStyle w:val="CommentText"/>
      </w:pPr>
    </w:p>
    <w:p w14:paraId="26EDC784" w14:textId="77777777" w:rsidR="00EC3634" w:rsidRDefault="00EC3634"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EC3634" w:rsidRDefault="00EC3634" w:rsidP="00836B4A">
      <w:pPr>
        <w:pStyle w:val="CommentText"/>
      </w:pPr>
    </w:p>
    <w:p w14:paraId="630F3ED9" w14:textId="77777777" w:rsidR="00EC3634" w:rsidRDefault="00EC3634"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EC3634" w:rsidRDefault="00EC3634" w:rsidP="00836B4A">
      <w:pPr>
        <w:pStyle w:val="CommentText"/>
        <w:ind w:firstLine="0"/>
      </w:pPr>
    </w:p>
    <w:p w14:paraId="03334B0E" w14:textId="77777777" w:rsidR="00EC3634" w:rsidRDefault="00EC3634"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7" w:author="Nicole" w:date="2019-11-18T00:11:00Z" w:initials="N">
    <w:p w14:paraId="61D2F7EE" w14:textId="77777777" w:rsidR="00EC3634" w:rsidRDefault="00EC3634"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8" w:author="Nicole" w:date="2019-12-11T14:38:00Z" w:initials="N">
    <w:p w14:paraId="0E196A12" w14:textId="3638FE6A" w:rsidR="00EC3634" w:rsidRDefault="00EC3634">
      <w:pPr>
        <w:pStyle w:val="CommentText"/>
      </w:pPr>
      <w:r>
        <w:rPr>
          <w:rStyle w:val="CommentReference"/>
        </w:rPr>
        <w:annotationRef/>
      </w:r>
      <w:r>
        <w:t>Carlos: replace with “study”</w:t>
      </w:r>
    </w:p>
  </w:comment>
  <w:comment w:id="60" w:author="Nicole" w:date="2019-12-11T23:35:00Z" w:initials="N">
    <w:p w14:paraId="45FA4552" w14:textId="76C644AF" w:rsidR="00EC3634" w:rsidRDefault="00EC3634">
      <w:pPr>
        <w:pStyle w:val="CommentText"/>
      </w:pPr>
      <w:r>
        <w:t>***</w:t>
      </w:r>
      <w:r>
        <w:rPr>
          <w:rStyle w:val="CommentReference"/>
        </w:rPr>
        <w:annotationRef/>
      </w:r>
      <w:r>
        <w:t>Nicole: include something about null models for initial model set for each target</w:t>
      </w:r>
    </w:p>
  </w:comment>
  <w:comment w:id="94" w:author="Nicole" w:date="2019-12-07T12:12:00Z" w:initials="N">
    <w:p w14:paraId="2FA0DBDA" w14:textId="74062A3F" w:rsidR="00EC3634" w:rsidRDefault="00EC3634">
      <w:pPr>
        <w:pStyle w:val="CommentText"/>
      </w:pPr>
      <w:r>
        <w:rPr>
          <w:rStyle w:val="CommentReference"/>
        </w:rPr>
        <w:annotationRef/>
      </w:r>
      <w:r>
        <w:t xml:space="preserve">Brian: </w:t>
      </w:r>
      <w:r w:rsidRPr="00B648A4">
        <w:t xml:space="preserve">This is </w:t>
      </w:r>
      <w:proofErr w:type="gramStart"/>
      <w:r w:rsidRPr="00B648A4">
        <w:t>pretty big</w:t>
      </w:r>
      <w:proofErr w:type="gramEnd"/>
      <w:r w:rsidRPr="00B648A4">
        <w:t xml:space="preserve"> limitation that should be discussed in the Discussion. Basically, how does this effect your findings. Perhaps rugosity is not predicting fish richness because you only capture a subset of fish richness.</w:t>
      </w:r>
    </w:p>
  </w:comment>
  <w:comment w:id="95" w:author="Graham Forrester" w:date="2019-12-12T07:38:00Z" w:initials="GF">
    <w:p w14:paraId="394BDF12" w14:textId="548907FE" w:rsidR="00EC3634" w:rsidRDefault="00EC3634">
      <w:pPr>
        <w:pStyle w:val="CommentText"/>
      </w:pPr>
      <w:r>
        <w:rPr>
          <w:rStyle w:val="CommentReference"/>
        </w:rPr>
        <w:annotationRef/>
      </w:r>
      <w:r>
        <w:t>Good point, no fish biologist (or bird biologist) would be surprised by this and I think my edits might help</w:t>
      </w:r>
    </w:p>
  </w:comment>
  <w:comment w:id="102" w:author="Nicole" w:date="2019-12-07T12:13:00Z" w:initials="N">
    <w:p w14:paraId="10691423" w14:textId="77777777" w:rsidR="00EC3634" w:rsidRDefault="00EC3634" w:rsidP="00B648A4">
      <w:pPr>
        <w:pStyle w:val="CommentText"/>
      </w:pPr>
      <w:r>
        <w:rPr>
          <w:rStyle w:val="CommentReference"/>
        </w:rPr>
        <w:annotationRef/>
      </w:r>
      <w:r>
        <w:t>Brian: rewrite this sentence.</w:t>
      </w:r>
    </w:p>
    <w:p w14:paraId="2A36391D" w14:textId="77777777" w:rsidR="00EC3634" w:rsidRDefault="00EC3634" w:rsidP="00B648A4">
      <w:pPr>
        <w:pStyle w:val="CommentText"/>
      </w:pPr>
    </w:p>
    <w:p w14:paraId="7D39E26D" w14:textId="77777777" w:rsidR="00EC3634" w:rsidRDefault="00EC3634" w:rsidP="00B648A4">
      <w:pPr>
        <w:pStyle w:val="CommentText"/>
      </w:pPr>
      <w:r>
        <w:t>for example,</w:t>
      </w:r>
    </w:p>
    <w:p w14:paraId="51620E92" w14:textId="30B06815" w:rsidR="00EC3634" w:rsidRDefault="00EC3634" w:rsidP="00B648A4">
      <w:pPr>
        <w:pStyle w:val="CommentText"/>
      </w:pPr>
      <w:r>
        <w:t>"All species were identified to the most precise taxonomic group possible"</w:t>
      </w:r>
    </w:p>
  </w:comment>
  <w:comment w:id="126" w:author="Nicole" w:date="2019-12-07T12:15:00Z" w:initials="N">
    <w:p w14:paraId="5CBD9B96" w14:textId="77777777" w:rsidR="00EC3634" w:rsidRDefault="00EC3634" w:rsidP="00881767">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128" w:author="Nicole" w:date="2019-12-06T23:28:00Z" w:initials="N">
    <w:p w14:paraId="7106AB7F" w14:textId="77777777" w:rsidR="00EC3634" w:rsidRDefault="00EC3634" w:rsidP="00881767">
      <w:pPr>
        <w:pStyle w:val="CommentText"/>
      </w:pPr>
      <w:r>
        <w:rPr>
          <w:rStyle w:val="CommentReference"/>
        </w:rPr>
        <w:annotationRef/>
      </w:r>
      <w:r>
        <w:t>Carlos: replace with “lowest”?</w:t>
      </w:r>
    </w:p>
  </w:comment>
  <w:comment w:id="131" w:author="Nicole" w:date="2019-12-07T12:16:00Z" w:initials="N">
    <w:p w14:paraId="3D78DA3C" w14:textId="77777777" w:rsidR="00EC3634" w:rsidRDefault="00EC3634" w:rsidP="00881767">
      <w:pPr>
        <w:pStyle w:val="CommentText"/>
      </w:pPr>
      <w:r>
        <w:rPr>
          <w:rStyle w:val="CommentReference"/>
        </w:rPr>
        <w:annotationRef/>
      </w:r>
      <w:r>
        <w:t xml:space="preserve">Brian: </w:t>
      </w:r>
      <w:r w:rsidRPr="00B648A4">
        <w:t>1 and 2 could easily be combined into a simpler statement</w:t>
      </w:r>
    </w:p>
  </w:comment>
  <w:comment w:id="135" w:author="Nicole" w:date="2019-12-07T12:17:00Z" w:initials="N">
    <w:p w14:paraId="106FB61F" w14:textId="6CCEB6B9" w:rsidR="00EC3634" w:rsidRDefault="00EC3634">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hat can </w:t>
      </w:r>
      <w:proofErr w:type="gramStart"/>
      <w:r w:rsidRPr="00B648A4">
        <w:t>actually be</w:t>
      </w:r>
      <w:proofErr w:type="gramEnd"/>
      <w:r w:rsidRPr="00B648A4">
        <w:t xml:space="preserve"> done? How do you connect monitoring to conservation actions?</w:t>
      </w:r>
    </w:p>
  </w:comment>
  <w:comment w:id="136" w:author="Graham Forrester" w:date="2019-12-12T07:42:00Z" w:initials="GF">
    <w:p w14:paraId="1A1FA8A0" w14:textId="632BC857" w:rsidR="00EC3634" w:rsidRDefault="00EC3634">
      <w:pPr>
        <w:pStyle w:val="CommentText"/>
      </w:pPr>
      <w:r>
        <w:rPr>
          <w:rStyle w:val="CommentReference"/>
        </w:rPr>
        <w:annotationRef/>
      </w:r>
      <w:r>
        <w:t>I agree with Brian and tried to rewrite the sentence to make a different justification</w:t>
      </w:r>
    </w:p>
  </w:comment>
  <w:comment w:id="142" w:author="Graham Forrester" w:date="2019-12-12T09:48:00Z" w:initials="GF">
    <w:p w14:paraId="090FF804" w14:textId="48067E93" w:rsidR="00EC3634" w:rsidRDefault="00EC3634">
      <w:pPr>
        <w:pStyle w:val="CommentText"/>
      </w:pPr>
      <w:r>
        <w:rPr>
          <w:rStyle w:val="CommentReference"/>
        </w:rPr>
        <w:annotationRef/>
      </w:r>
      <w:r>
        <w:t>Join these citations</w:t>
      </w:r>
    </w:p>
  </w:comment>
  <w:comment w:id="144" w:author="Nicole" w:date="2019-12-07T12:19:00Z" w:initials="N">
    <w:p w14:paraId="0E3754EB" w14:textId="2CC1467F" w:rsidR="00EC3634" w:rsidRDefault="00EC3634">
      <w:pPr>
        <w:pStyle w:val="CommentText"/>
      </w:pPr>
      <w:r>
        <w:rPr>
          <w:rStyle w:val="CommentReference"/>
        </w:rPr>
        <w:annotationRef/>
      </w:r>
      <w:r>
        <w:t xml:space="preserve">Brian: </w:t>
      </w:r>
      <w:r w:rsidRPr="00B648A4">
        <w:t>how was this assessed? graphically? if so, state that. Which models? you did this for all models?</w:t>
      </w:r>
    </w:p>
  </w:comment>
  <w:comment w:id="145" w:author="Graham Forrester" w:date="2019-12-12T07:44:00Z" w:initials="GF">
    <w:p w14:paraId="19DBB232" w14:textId="7730DC2E" w:rsidR="00EC3634" w:rsidRDefault="00EC3634">
      <w:pPr>
        <w:pStyle w:val="CommentText"/>
      </w:pPr>
      <w:r>
        <w:rPr>
          <w:rStyle w:val="CommentReference"/>
        </w:rPr>
        <w:annotationRef/>
      </w:r>
      <w:r>
        <w:t>I rewrote this assuming you assed the model fits graphically</w:t>
      </w:r>
    </w:p>
  </w:comment>
  <w:comment w:id="146" w:author="Graham Forrester" w:date="2019-12-11T19:27:00Z" w:initials="GF">
    <w:p w14:paraId="54A07EEA" w14:textId="77777777" w:rsidR="00EC3634" w:rsidRDefault="00EC3634" w:rsidP="00015F61">
      <w:pPr>
        <w:spacing w:line="240" w:lineRule="auto"/>
        <w:ind w:firstLine="0"/>
      </w:pPr>
      <w:r>
        <w:rPr>
          <w:rStyle w:val="CommentReference"/>
        </w:rPr>
        <w:annotationRef/>
      </w:r>
      <w:r>
        <w:t>DID YOU READ THIS PAPER?  A POSSIBLE CITATION ABOUT HOW TO MODEL COUNT DATA</w:t>
      </w:r>
    </w:p>
    <w:p w14:paraId="0A76D9B4" w14:textId="77777777" w:rsidR="00EC3634" w:rsidRDefault="00EC3634" w:rsidP="00015F61">
      <w:pPr>
        <w:spacing w:line="240" w:lineRule="auto"/>
        <w:ind w:firstLine="0"/>
      </w:pPr>
    </w:p>
    <w:p w14:paraId="02B68A25" w14:textId="2C31B844" w:rsidR="00EC3634" w:rsidRDefault="00EC3634" w:rsidP="00015F61">
      <w:pPr>
        <w:spacing w:line="240" w:lineRule="auto"/>
        <w:ind w:firstLine="0"/>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3019AEEB" w14:textId="2FDE4CFD" w:rsidR="00EC3634" w:rsidRDefault="00EC3634">
      <w:pPr>
        <w:pStyle w:val="CommentText"/>
      </w:pPr>
    </w:p>
  </w:comment>
  <w:comment w:id="147" w:author="Nicole" w:date="2019-12-12T00:23:00Z" w:initials="N">
    <w:p w14:paraId="545EF4BB" w14:textId="24501CDC" w:rsidR="00EC3634" w:rsidRDefault="00EC3634">
      <w:pPr>
        <w:pStyle w:val="CommentText"/>
      </w:pPr>
      <w:r>
        <w:rPr>
          <w:rStyle w:val="CommentReference"/>
        </w:rPr>
        <w:annotationRef/>
      </w:r>
      <w:r>
        <w:t>Nicole: I have not read this paper; I will have a look before submitting if there is time, but this might have to wait.</w:t>
      </w:r>
    </w:p>
  </w:comment>
  <w:comment w:id="156" w:author="Graham Forrester" w:date="2019-12-11T19:44:00Z" w:initials="GF">
    <w:p w14:paraId="1F824CE5" w14:textId="77777777" w:rsidR="00EC3634" w:rsidRDefault="00EC3634" w:rsidP="00BA4E07">
      <w:pPr>
        <w:pStyle w:val="CommentText"/>
      </w:pPr>
      <w:r>
        <w:rPr>
          <w:rStyle w:val="CommentReference"/>
        </w:rPr>
        <w:annotationRef/>
      </w:r>
      <w:r>
        <w:t>Need to think about how to explain this part!</w:t>
      </w:r>
    </w:p>
  </w:comment>
  <w:comment w:id="179" w:author="Nicole" w:date="2019-12-07T12:21:00Z" w:initials="N">
    <w:p w14:paraId="64CCB126" w14:textId="77777777" w:rsidR="00EC3634" w:rsidRDefault="00EC3634" w:rsidP="00BA4E07">
      <w:pPr>
        <w:pStyle w:val="CommentText"/>
      </w:pPr>
      <w:r>
        <w:rPr>
          <w:rStyle w:val="CommentReference"/>
        </w:rPr>
        <w:annotationRef/>
      </w:r>
      <w:r>
        <w:t>Brian: huh?</w:t>
      </w:r>
    </w:p>
  </w:comment>
  <w:comment w:id="212" w:author="Nicole" w:date="2019-12-11T23:01:00Z" w:initials="N">
    <w:p w14:paraId="6563231C" w14:textId="26CD032C" w:rsidR="00EC3634" w:rsidRDefault="00EC3634">
      <w:pPr>
        <w:pStyle w:val="CommentText"/>
      </w:pPr>
      <w:r>
        <w:rPr>
          <w:rStyle w:val="CommentReference"/>
        </w:rPr>
        <w:annotationRef/>
      </w:r>
      <w:r>
        <w:t>Nicole: clarify statistical terms</w:t>
      </w:r>
    </w:p>
  </w:comment>
  <w:comment w:id="233" w:author="Graham Forrester" w:date="2019-12-12T08:53:00Z" w:initials="GF">
    <w:p w14:paraId="289328ED" w14:textId="77777777" w:rsidR="00EC3634" w:rsidRDefault="00EC3634" w:rsidP="00056BE2">
      <w:pPr>
        <w:pStyle w:val="CommentText"/>
      </w:pPr>
      <w:r>
        <w:rPr>
          <w:rStyle w:val="CommentReference"/>
        </w:rPr>
        <w:annotationRef/>
      </w:r>
      <w:r>
        <w:t>This is the “classic” model selection tome in ecology</w:t>
      </w:r>
    </w:p>
    <w:p w14:paraId="3095E497" w14:textId="77777777" w:rsidR="00EC3634" w:rsidRDefault="00EC3634" w:rsidP="00056BE2">
      <w:pPr>
        <w:pStyle w:val="CommentText"/>
      </w:pPr>
    </w:p>
    <w:p w14:paraId="016F3C31"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Burnham, K. P., and D. R. Anderson. 2002. Model selection and</w:t>
      </w:r>
    </w:p>
    <w:p w14:paraId="2364D448"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inference—a practical information-theoretic approach. Second</w:t>
      </w:r>
    </w:p>
    <w:p w14:paraId="6E3095A3" w14:textId="77777777" w:rsidR="00EC3634" w:rsidRDefault="00EC3634" w:rsidP="00056BE2">
      <w:pPr>
        <w:pStyle w:val="CommentText"/>
      </w:pPr>
      <w:r>
        <w:rPr>
          <w:rFonts w:eastAsiaTheme="minorHAnsi"/>
          <w:color w:val="231F20"/>
          <w:sz w:val="16"/>
          <w:szCs w:val="16"/>
        </w:rPr>
        <w:t>edition. Springer-Verlag, New York, New York, USA.</w:t>
      </w:r>
    </w:p>
    <w:p w14:paraId="558C726B" w14:textId="58E97E7E" w:rsidR="00EC3634" w:rsidRDefault="00EC3634">
      <w:pPr>
        <w:pStyle w:val="CommentText"/>
      </w:pPr>
    </w:p>
  </w:comment>
  <w:comment w:id="237" w:author="Graham Forrester" w:date="2019-12-12T08:45:00Z" w:initials="GF">
    <w:p w14:paraId="314475CE" w14:textId="477BEA35" w:rsidR="00EC3634" w:rsidRDefault="00EC3634">
      <w:pPr>
        <w:pStyle w:val="CommentText"/>
      </w:pPr>
      <w:r>
        <w:rPr>
          <w:rStyle w:val="CommentReference"/>
        </w:rPr>
        <w:annotationRef/>
      </w:r>
      <w:r>
        <w:t>This is the “classic” model selection tome in ecology</w:t>
      </w:r>
    </w:p>
    <w:p w14:paraId="7BA77172" w14:textId="77777777" w:rsidR="00EC3634" w:rsidRDefault="00EC3634">
      <w:pPr>
        <w:pStyle w:val="CommentText"/>
      </w:pPr>
    </w:p>
    <w:p w14:paraId="3F74FE8F"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Burnham, K. P., and D. R. Anderson. 2002. Model selection and</w:t>
      </w:r>
    </w:p>
    <w:p w14:paraId="06568CD1"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inference—a practical information-theoretic approach. Second</w:t>
      </w:r>
    </w:p>
    <w:p w14:paraId="0D317F2C" w14:textId="4164F1BC" w:rsidR="00EC3634" w:rsidRDefault="00EC3634" w:rsidP="00056BE2">
      <w:pPr>
        <w:pStyle w:val="CommentText"/>
      </w:pPr>
      <w:r>
        <w:rPr>
          <w:rFonts w:eastAsiaTheme="minorHAnsi"/>
          <w:color w:val="231F20"/>
          <w:sz w:val="16"/>
          <w:szCs w:val="16"/>
        </w:rPr>
        <w:t>edition. Springer-Verlag, New York, New York, USA.</w:t>
      </w:r>
    </w:p>
  </w:comment>
  <w:comment w:id="240" w:author="Nicole" w:date="2019-12-11T23:01:00Z" w:initials="N">
    <w:p w14:paraId="5E331559" w14:textId="06AE5A74" w:rsidR="00EC3634" w:rsidRDefault="00EC3634" w:rsidP="00C14731">
      <w:pPr>
        <w:pStyle w:val="CommentText"/>
      </w:pPr>
      <w:r>
        <w:rPr>
          <w:rStyle w:val="CommentReference"/>
        </w:rPr>
        <w:annotationRef/>
      </w:r>
      <w:r>
        <w:t>Nicole: clarify statistical terms</w:t>
      </w:r>
    </w:p>
  </w:comment>
  <w:comment w:id="254" w:author="Graham Forrester" w:date="2019-12-11T19:44:00Z" w:initials="GF">
    <w:p w14:paraId="1344129C" w14:textId="0C72AFDA" w:rsidR="00EC3634" w:rsidRDefault="00EC3634">
      <w:pPr>
        <w:pStyle w:val="CommentText"/>
      </w:pPr>
      <w:r>
        <w:rPr>
          <w:rStyle w:val="CommentReference"/>
        </w:rPr>
        <w:annotationRef/>
      </w:r>
      <w:r>
        <w:t>Need to think about how to explain this part!</w:t>
      </w:r>
    </w:p>
  </w:comment>
  <w:comment w:id="255" w:author="Nicole" w:date="2019-12-07T12:21:00Z" w:initials="N">
    <w:p w14:paraId="7C7B8435" w14:textId="41C27D08" w:rsidR="00EC3634" w:rsidRDefault="00EC3634">
      <w:pPr>
        <w:pStyle w:val="CommentText"/>
      </w:pPr>
      <w:r>
        <w:rPr>
          <w:rStyle w:val="CommentReference"/>
        </w:rPr>
        <w:annotationRef/>
      </w:r>
      <w:r>
        <w:t>Brian: huh?</w:t>
      </w:r>
    </w:p>
  </w:comment>
  <w:comment w:id="263" w:author="Nicole" w:date="2019-12-07T12:22:00Z" w:initials="N">
    <w:p w14:paraId="5D437D9C" w14:textId="07428C93" w:rsidR="00EC3634" w:rsidRDefault="00EC3634">
      <w:pPr>
        <w:pStyle w:val="CommentText"/>
      </w:pPr>
      <w:r>
        <w:rPr>
          <w:rStyle w:val="CommentReference"/>
        </w:rPr>
        <w:annotationRef/>
      </w:r>
      <w:r>
        <w:t xml:space="preserve">Brian: </w:t>
      </w:r>
      <w:r w:rsidRPr="00CE687F">
        <w:t xml:space="preserve">Are you defining a variable name for site? Need to make this </w:t>
      </w:r>
      <w:proofErr w:type="gramStart"/>
      <w:r w:rsidRPr="00CE687F">
        <w:t>more clear</w:t>
      </w:r>
      <w:proofErr w:type="gramEnd"/>
      <w:r w:rsidRPr="00CE687F">
        <w:t xml:space="preserve"> with formatting or rewording and putting site in </w:t>
      </w:r>
      <w:proofErr w:type="spellStart"/>
      <w:r w:rsidRPr="00CE687F">
        <w:t>parantheses</w:t>
      </w:r>
      <w:proofErr w:type="spellEnd"/>
      <w:r w:rsidRPr="00CE687F">
        <w:t>.</w:t>
      </w:r>
    </w:p>
  </w:comment>
  <w:comment w:id="272" w:author="Graham Forrester" w:date="2019-12-12T10:06:00Z" w:initials="GF">
    <w:p w14:paraId="3935B407" w14:textId="21CDD607" w:rsidR="000403A2" w:rsidRDefault="000403A2">
      <w:pPr>
        <w:pStyle w:val="CommentText"/>
      </w:pPr>
      <w:r>
        <w:rPr>
          <w:rStyle w:val="CommentReference"/>
        </w:rPr>
        <w:annotationRef/>
      </w:r>
      <w:r>
        <w:t>Nicole – I think this is what you did????</w:t>
      </w:r>
    </w:p>
  </w:comment>
  <w:comment w:id="282" w:author="Nicole" w:date="2019-12-07T12:23:00Z" w:initials="N">
    <w:p w14:paraId="44C4CBA1" w14:textId="6E0B3D8A" w:rsidR="00EC3634" w:rsidRDefault="00EC3634">
      <w:pPr>
        <w:pStyle w:val="CommentText"/>
      </w:pPr>
      <w:r>
        <w:rPr>
          <w:rStyle w:val="CommentReference"/>
        </w:rPr>
        <w:annotationRef/>
      </w:r>
      <w:r>
        <w:t xml:space="preserve">Brian: </w:t>
      </w:r>
      <w:r w:rsidRPr="00CE687F">
        <w:t xml:space="preserve">year is a variable? Make this </w:t>
      </w:r>
      <w:proofErr w:type="gramStart"/>
      <w:r w:rsidRPr="00CE687F">
        <w:t>more clear</w:t>
      </w:r>
      <w:proofErr w:type="gramEnd"/>
      <w:r w:rsidRPr="00CE687F">
        <w:t>.</w:t>
      </w:r>
    </w:p>
  </w:comment>
  <w:comment w:id="283" w:author="Nicole" w:date="2019-12-07T12:23:00Z" w:initials="N">
    <w:p w14:paraId="4044BF6F" w14:textId="66411877" w:rsidR="00EC3634" w:rsidRDefault="00EC3634">
      <w:pPr>
        <w:pStyle w:val="CommentText"/>
      </w:pPr>
      <w:r>
        <w:rPr>
          <w:rStyle w:val="CommentReference"/>
        </w:rPr>
        <w:annotationRef/>
      </w:r>
      <w:r>
        <w:t>Brian: linear trend</w:t>
      </w:r>
    </w:p>
  </w:comment>
  <w:comment w:id="286" w:author="Nicole" w:date="2019-12-07T12:23:00Z" w:initials="N">
    <w:p w14:paraId="6A547E5F" w14:textId="1B1B7B56" w:rsidR="00EC3634" w:rsidRDefault="00EC3634">
      <w:pPr>
        <w:pStyle w:val="CommentText"/>
      </w:pPr>
      <w:r>
        <w:rPr>
          <w:rStyle w:val="CommentReference"/>
        </w:rPr>
        <w:annotationRef/>
      </w:r>
      <w:r>
        <w:t xml:space="preserve">Brian: </w:t>
      </w:r>
      <w:r w:rsidRPr="00CE687F">
        <w:t>again, make it clear what is a variable.</w:t>
      </w:r>
    </w:p>
  </w:comment>
  <w:comment w:id="287" w:author="Graham Forrester" w:date="2019-12-12T10:06:00Z" w:initials="GF">
    <w:p w14:paraId="70989698" w14:textId="365EE882" w:rsidR="000403A2" w:rsidRDefault="000403A2">
      <w:pPr>
        <w:pStyle w:val="CommentText"/>
      </w:pPr>
      <w:r>
        <w:rPr>
          <w:rStyle w:val="CommentReference"/>
        </w:rPr>
        <w:annotationRef/>
      </w:r>
      <w:r>
        <w:t>I tried to do this</w:t>
      </w:r>
    </w:p>
  </w:comment>
  <w:comment w:id="291" w:author="Nicole" w:date="2019-12-07T12:24:00Z" w:initials="N">
    <w:p w14:paraId="594CDA7A" w14:textId="77777777" w:rsidR="00EC3634" w:rsidRDefault="00EC3634"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EC3634" w:rsidRDefault="00EC3634" w:rsidP="00CE687F">
      <w:pPr>
        <w:pStyle w:val="CommentText"/>
      </w:pPr>
    </w:p>
    <w:p w14:paraId="085742B9" w14:textId="18DC2AD9" w:rsidR="00EC3634" w:rsidRDefault="00EC3634" w:rsidP="00CE687F">
      <w:pPr>
        <w:pStyle w:val="CommentText"/>
      </w:pPr>
      <w:r>
        <w:t xml:space="preserve">It doesn't seem like you </w:t>
      </w:r>
      <w:proofErr w:type="gramStart"/>
      <w:r>
        <w:t>actually use</w:t>
      </w:r>
      <w:proofErr w:type="gramEnd"/>
      <w:r>
        <w:t xml:space="preserve"> these cutoffs for any purpose in the results.</w:t>
      </w:r>
    </w:p>
  </w:comment>
  <w:comment w:id="293" w:author="Graham Forrester" w:date="2019-12-12T10:11:00Z" w:initials="GF">
    <w:p w14:paraId="33F09FF9" w14:textId="58D9D34B" w:rsidR="007641AA" w:rsidRDefault="007641AA">
      <w:pPr>
        <w:pStyle w:val="CommentText"/>
      </w:pPr>
      <w:r>
        <w:rPr>
          <w:rStyle w:val="CommentReference"/>
        </w:rPr>
        <w:annotationRef/>
      </w:r>
      <w:r>
        <w:t xml:space="preserve">I got rid of the R sentence because it is mentioned </w:t>
      </w:r>
      <w:r>
        <w:t>above</w:t>
      </w:r>
      <w:bookmarkStart w:id="295" w:name="_GoBack"/>
      <w:bookmarkEnd w:id="295"/>
    </w:p>
  </w:comment>
  <w:comment w:id="301" w:author="Nicole" w:date="2019-12-06T23:13:00Z" w:initials="N">
    <w:p w14:paraId="41A3639F" w14:textId="2B787EBE" w:rsidR="00EC3634" w:rsidRDefault="00EC3634">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302" w:author="Nicole" w:date="2019-12-11T22:41:00Z" w:initials="N">
    <w:p w14:paraId="1DE33161" w14:textId="01E30627" w:rsidR="00EC3634" w:rsidRDefault="00EC3634" w:rsidP="0016176F">
      <w:pPr>
        <w:pStyle w:val="CommentText"/>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303" w:author="Nicole" w:date="2019-12-11T22:42:00Z" w:initials="N">
    <w:p w14:paraId="16E2EFAB" w14:textId="77777777" w:rsidR="00EC3634" w:rsidRDefault="00EC3634" w:rsidP="0016176F">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p w14:paraId="1B1129BF" w14:textId="77777777" w:rsidR="00EC3634" w:rsidRDefault="00EC3634" w:rsidP="0016176F"/>
    <w:p w14:paraId="55FEC576" w14:textId="1B738EE6" w:rsidR="00EC3634" w:rsidRDefault="00EC3634" w:rsidP="0016176F">
      <w:pPr>
        <w:pStyle w:val="CommentText"/>
      </w:pPr>
      <w:r>
        <w:t>Nicole: I have already made this conceptual flow diagram. Should I include it?</w:t>
      </w:r>
    </w:p>
  </w:comment>
  <w:comment w:id="304" w:author="Nicole" w:date="2019-12-11T22:26:00Z" w:initials="N">
    <w:p w14:paraId="22E6F8D3" w14:textId="04777244" w:rsidR="00EC3634" w:rsidRDefault="00EC3634">
      <w:pPr>
        <w:pStyle w:val="CommentText"/>
      </w:pPr>
      <w:r>
        <w:rPr>
          <w:rStyle w:val="CommentReference"/>
        </w:rPr>
        <w:annotationRef/>
      </w:r>
      <w:r>
        <w:t>***</w:t>
      </w:r>
      <w:proofErr w:type="spellStart"/>
      <w:r>
        <w:t>Gavino</w:t>
      </w:r>
      <w:proofErr w:type="spellEnd"/>
      <w:r>
        <w:t>: Discuss the output and the significance of your estimates.</w:t>
      </w:r>
    </w:p>
  </w:comment>
  <w:comment w:id="306" w:author="Nicole" w:date="2019-12-07T12:37:00Z" w:initials="N">
    <w:p w14:paraId="752253B2" w14:textId="44039EC6" w:rsidR="00EC3634" w:rsidRDefault="00EC3634">
      <w:pPr>
        <w:pStyle w:val="CommentText"/>
      </w:pPr>
      <w:r>
        <w:rPr>
          <w:rStyle w:val="CommentReference"/>
        </w:rPr>
        <w:annotationRef/>
      </w:r>
      <w:r>
        <w:t>Rachel: present as a figure/table because numbers are difficult to read</w:t>
      </w:r>
    </w:p>
  </w:comment>
  <w:comment w:id="308" w:author="Nicole" w:date="2019-12-07T12:39:00Z" w:initials="N">
    <w:p w14:paraId="59EEE04E" w14:textId="37C7611D" w:rsidR="00EC3634" w:rsidRDefault="00EC3634">
      <w:pPr>
        <w:pStyle w:val="CommentText"/>
      </w:pPr>
      <w:r>
        <w:rPr>
          <w:rStyle w:val="CommentReference"/>
        </w:rPr>
        <w:annotationRef/>
      </w:r>
      <w:r>
        <w:t>Rachel: provide stats (p-values); what are biological conclusions from such low r-</w:t>
      </w:r>
      <w:proofErr w:type="gramStart"/>
      <w:r>
        <w:t>squared?;</w:t>
      </w:r>
      <w:proofErr w:type="gramEnd"/>
      <w:r>
        <w:t xml:space="preserve"> move A3 and A4 to main body</w:t>
      </w:r>
    </w:p>
  </w:comment>
  <w:comment w:id="309" w:author="Nicole" w:date="2019-12-07T12:40:00Z" w:initials="N">
    <w:p w14:paraId="76E562C9" w14:textId="0E0948FA" w:rsidR="00EC3634" w:rsidRDefault="00EC3634"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310" w:author="Nicole" w:date="2019-12-06T23:07:00Z" w:initials="N">
    <w:p w14:paraId="601D160B" w14:textId="0F026762" w:rsidR="00EC3634" w:rsidRDefault="00EC3634">
      <w:pPr>
        <w:pStyle w:val="CommentText"/>
      </w:pPr>
      <w:r>
        <w:rPr>
          <w:rStyle w:val="CommentReference"/>
        </w:rPr>
        <w:annotationRef/>
      </w:r>
      <w:proofErr w:type="spellStart"/>
      <w:r>
        <w:t>Gavino</w:t>
      </w:r>
      <w:proofErr w:type="spellEnd"/>
      <w:r>
        <w:t xml:space="preserve">: Fix the language. I cannot recall if you use the word "independent" instead of "uncorrelated" in the thesis, but you did on your presentation. Correct the part where you say that the AIC is a measure of parsimony. That is not accurate. AIC, </w:t>
      </w:r>
      <w:proofErr w:type="spellStart"/>
      <w:r>
        <w:t>AICc</w:t>
      </w:r>
      <w:proofErr w:type="spellEnd"/>
      <w:r>
        <w:t xml:space="preserve"> and BIC are model selection criteria that help selecting the most parsimonious model among those that fit well the data. In some </w:t>
      </w:r>
      <w:proofErr w:type="gramStart"/>
      <w:r>
        <w:t>cases</w:t>
      </w:r>
      <w:proofErr w:type="gramEnd"/>
      <w:r>
        <w:t xml:space="preserve"> you were comparing models with good fit and models with bad fit, with the same number of parameters. In that case it does not make sense to talk about parsimony, rather quality of fit.</w:t>
      </w:r>
    </w:p>
  </w:comment>
  <w:comment w:id="311" w:author="Nicole" w:date="2019-12-11T23:02:00Z" w:initials="N">
    <w:p w14:paraId="65F125B7" w14:textId="15D93CFB" w:rsidR="00EC3634" w:rsidRDefault="00EC3634" w:rsidP="00C14731">
      <w:pPr>
        <w:pStyle w:val="CommentText"/>
      </w:pPr>
      <w:r>
        <w:rPr>
          <w:rStyle w:val="CommentReference"/>
        </w:rPr>
        <w:annotationRef/>
      </w:r>
      <w:r>
        <w:t>Nicole: clarify statistical terms</w:t>
      </w:r>
    </w:p>
  </w:comment>
  <w:comment w:id="312" w:author="Nicole" w:date="2019-12-06T23:16:00Z" w:initials="N">
    <w:p w14:paraId="45B25EF9" w14:textId="0C86F178" w:rsidR="00EC3634" w:rsidRDefault="00EC3634">
      <w:pPr>
        <w:pStyle w:val="CommentText"/>
      </w:pPr>
      <w:r>
        <w:rPr>
          <w:rStyle w:val="CommentReference"/>
        </w:rPr>
        <w:annotationRef/>
      </w:r>
      <w:r>
        <w:t>Carlos: Negatively correlated does not mean it is independent, unclear</w:t>
      </w:r>
    </w:p>
  </w:comment>
  <w:comment w:id="313" w:author="Nicole" w:date="2019-12-11T23:03:00Z" w:initials="N">
    <w:p w14:paraId="4A0533F6" w14:textId="53AB41F6" w:rsidR="00EC3634" w:rsidRDefault="00EC3634" w:rsidP="00C14731">
      <w:pPr>
        <w:pStyle w:val="CommentText"/>
      </w:pPr>
      <w:r>
        <w:rPr>
          <w:rStyle w:val="CommentReference"/>
        </w:rPr>
        <w:annotationRef/>
      </w:r>
      <w:r>
        <w:t>Nicole: clarify statistical terms</w:t>
      </w:r>
    </w:p>
  </w:comment>
  <w:comment w:id="317" w:author="Nicole" w:date="2019-12-07T12:26:00Z" w:initials="N">
    <w:p w14:paraId="17518AB7" w14:textId="5F5273FA" w:rsidR="00EC3634" w:rsidRDefault="00EC3634">
      <w:pPr>
        <w:pStyle w:val="CommentText"/>
      </w:pPr>
      <w:r>
        <w:rPr>
          <w:rStyle w:val="CommentReference"/>
        </w:rPr>
        <w:annotationRef/>
      </w:r>
      <w:r>
        <w:t xml:space="preserve">Brian: </w:t>
      </w:r>
      <w:r w:rsidRPr="00CE687F">
        <w:t>even more so, all models with any AIC weight included the variable "year".</w:t>
      </w:r>
    </w:p>
  </w:comment>
  <w:comment w:id="318" w:author="Nicole" w:date="2019-12-07T12:27:00Z" w:initials="N">
    <w:p w14:paraId="5EDB7706" w14:textId="0B9208AF" w:rsidR="00EC3634" w:rsidRDefault="00EC3634">
      <w:pPr>
        <w:pStyle w:val="CommentText"/>
      </w:pPr>
      <w:r>
        <w:rPr>
          <w:rStyle w:val="CommentReference"/>
        </w:rPr>
        <w:annotationRef/>
      </w:r>
      <w:r>
        <w:t xml:space="preserve">Brian: </w:t>
      </w:r>
      <w:r w:rsidRPr="00CE687F">
        <w:t>be specific. Not stable throughout the study period of X number of years.</w:t>
      </w:r>
    </w:p>
  </w:comment>
  <w:comment w:id="319" w:author="Nicole" w:date="2019-12-07T12:27:00Z" w:initials="N">
    <w:p w14:paraId="7C63EBAD" w14:textId="22BFEC29" w:rsidR="00EC3634" w:rsidRDefault="00EC3634">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320" w:author="Nicole" w:date="2019-12-06T23:18:00Z" w:initials="N">
    <w:p w14:paraId="65F71495" w14:textId="4BCB6475" w:rsidR="00EC3634" w:rsidRDefault="00EC3634">
      <w:pPr>
        <w:pStyle w:val="CommentText"/>
      </w:pPr>
      <w:r>
        <w:rPr>
          <w:rStyle w:val="CommentReference"/>
        </w:rPr>
        <w:annotationRef/>
      </w:r>
      <w:r>
        <w:t>Carlos: unclear</w:t>
      </w:r>
    </w:p>
  </w:comment>
  <w:comment w:id="321" w:author="Nicole" w:date="2019-12-07T12:42:00Z" w:initials="N">
    <w:p w14:paraId="15415A64" w14:textId="11519538" w:rsidR="00EC3634" w:rsidRDefault="00EC3634">
      <w:pPr>
        <w:pStyle w:val="CommentText"/>
      </w:pPr>
      <w:r>
        <w:rPr>
          <w:rStyle w:val="CommentReference"/>
        </w:rPr>
        <w:annotationRef/>
      </w:r>
      <w:r>
        <w:t>Nicole: For % coral cover &lt;20% I calculated average sponge richness to be 21.6 from 1993-2007 and 24.7 from 2008-2018</w:t>
      </w:r>
    </w:p>
  </w:comment>
  <w:comment w:id="322" w:author="Nicole" w:date="2019-12-07T12:48:00Z" w:initials="N">
    <w:p w14:paraId="4EA98936" w14:textId="282051D0" w:rsidR="00EC3634" w:rsidRDefault="00EC3634">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323" w:author="Nicole" w:date="2019-12-07T12:28:00Z" w:initials="N">
    <w:p w14:paraId="37D3B3B1" w14:textId="73832266" w:rsidR="00EC3634" w:rsidRDefault="00EC3634">
      <w:pPr>
        <w:pStyle w:val="CommentText"/>
      </w:pPr>
      <w:r>
        <w:rPr>
          <w:rStyle w:val="CommentReference"/>
        </w:rPr>
        <w:annotationRef/>
      </w:r>
      <w:r>
        <w:t xml:space="preserve">Brian: </w:t>
      </w:r>
      <w:r w:rsidRPr="00CE687F">
        <w:t>rewrite. rephrase in terms of the change of effect, not the position on a graph.</w:t>
      </w:r>
    </w:p>
  </w:comment>
  <w:comment w:id="324" w:author="Nicole" w:date="2019-12-07T12:28:00Z" w:initials="N">
    <w:p w14:paraId="08CB8FDB" w14:textId="072CE058" w:rsidR="00EC3634" w:rsidRDefault="00EC3634">
      <w:pPr>
        <w:pStyle w:val="CommentText"/>
      </w:pPr>
      <w:r>
        <w:rPr>
          <w:rStyle w:val="CommentReference"/>
        </w:rPr>
        <w:annotationRef/>
      </w:r>
      <w:r>
        <w:t>Brian: this is a tough sentence to read</w:t>
      </w:r>
    </w:p>
  </w:comment>
  <w:comment w:id="327" w:author="Nicole" w:date="2019-12-06T23:13:00Z" w:initials="N">
    <w:p w14:paraId="43B6E11A" w14:textId="17B262C0" w:rsidR="00EC3634" w:rsidRDefault="00EC3634">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328" w:author="Nicole" w:date="2019-12-07T12:28:00Z" w:initials="N">
    <w:p w14:paraId="5FA731AF" w14:textId="19D9A0B8" w:rsidR="00EC3634" w:rsidRDefault="00EC3634">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w:t>
      </w:r>
      <w:proofErr w:type="gramStart"/>
      <w:r w:rsidRPr="00CE687F">
        <w:t>important.</w:t>
      </w:r>
      <w:proofErr w:type="gramEnd"/>
      <w:r w:rsidRPr="00CE687F">
        <w:t xml:space="preserve">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w:t>
      </w:r>
      <w:proofErr w:type="gramStart"/>
      <w:r w:rsidRPr="00CE687F">
        <w:t>else.</w:t>
      </w:r>
      <w:proofErr w:type="gramEnd"/>
    </w:p>
  </w:comment>
  <w:comment w:id="329" w:author="Nicole" w:date="2019-12-06T23:29:00Z" w:initials="N">
    <w:p w14:paraId="2330B733" w14:textId="77777777" w:rsidR="00EC3634" w:rsidRDefault="00EC3634" w:rsidP="00881767">
      <w:pPr>
        <w:pStyle w:val="CommentText"/>
      </w:pPr>
      <w:r>
        <w:rPr>
          <w:rStyle w:val="CommentReference"/>
        </w:rPr>
        <w:annotationRef/>
      </w:r>
      <w:r>
        <w:t>Carlos: delete</w:t>
      </w:r>
    </w:p>
  </w:comment>
  <w:comment w:id="331" w:author="Nicole" w:date="2019-12-07T12:17:00Z" w:initials="N">
    <w:p w14:paraId="1EF0EC55" w14:textId="77777777" w:rsidR="00EC3634" w:rsidRDefault="00EC3634" w:rsidP="00881767">
      <w:pPr>
        <w:pStyle w:val="CommentText"/>
      </w:pPr>
      <w:r>
        <w:rPr>
          <w:rStyle w:val="CommentReference"/>
        </w:rPr>
        <w:annotationRef/>
      </w:r>
      <w:r>
        <w:t xml:space="preserve">Brian: </w:t>
      </w:r>
      <w:r w:rsidRPr="00B648A4">
        <w:t xml:space="preserve">It does obfuscate the meaning of the modeled relationship between surrogate and target. I would suggest </w:t>
      </w:r>
      <w:proofErr w:type="gramStart"/>
      <w:r w:rsidRPr="00B648A4">
        <w:t>bring</w:t>
      </w:r>
      <w:proofErr w:type="gramEnd"/>
      <w:r w:rsidRPr="00B648A4">
        <w:t xml:space="preserve"> this up in the discussion and suggest possible issues that it may be cause. could use a "limitations" section. Instead of writing it off here, maybe point the reader to the discussion.</w:t>
      </w:r>
    </w:p>
  </w:comment>
  <w:comment w:id="330" w:author="Nicole" w:date="2019-12-06T23:15:00Z" w:initials="N">
    <w:p w14:paraId="1BA73353" w14:textId="77777777" w:rsidR="00EC3634" w:rsidRDefault="00EC3634" w:rsidP="00881767">
      <w:pPr>
        <w:pStyle w:val="CommentText"/>
      </w:pPr>
      <w:r>
        <w:rPr>
          <w:rStyle w:val="CommentReference"/>
        </w:rPr>
        <w:annotationRef/>
      </w:r>
      <w:r>
        <w:t>Carlos: A bit unclear</w:t>
      </w:r>
    </w:p>
  </w:comment>
  <w:comment w:id="332" w:author="Nicole" w:date="2019-11-20T05:17:00Z" w:initials="N">
    <w:p w14:paraId="7A99DDE6" w14:textId="02E046C3" w:rsidR="00EC3634" w:rsidRDefault="00EC363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334" w:author="Nicole" w:date="2019-12-07T12:29:00Z" w:initials="N">
    <w:p w14:paraId="4CF76785" w14:textId="6504B439" w:rsidR="00EC3634" w:rsidRDefault="00EC3634">
      <w:pPr>
        <w:pStyle w:val="CommentText"/>
      </w:pPr>
      <w:r>
        <w:rPr>
          <w:rStyle w:val="CommentReference"/>
        </w:rPr>
        <w:annotationRef/>
      </w:r>
      <w:r>
        <w:t>Brian: why line break here?</w:t>
      </w:r>
    </w:p>
  </w:comment>
  <w:comment w:id="335" w:author="Nicole" w:date="2019-11-20T03:58:00Z" w:initials="N">
    <w:p w14:paraId="1751A14C" w14:textId="04DEAC62" w:rsidR="00EC3634" w:rsidRDefault="00EC3634">
      <w:pPr>
        <w:pStyle w:val="CommentText"/>
      </w:pPr>
      <w:r>
        <w:rPr>
          <w:rStyle w:val="CommentReference"/>
        </w:rPr>
        <w:annotationRef/>
      </w:r>
      <w:r>
        <w:t>Takeaway from this paper:</w:t>
      </w:r>
    </w:p>
    <w:p w14:paraId="7348AD77" w14:textId="71E8B641" w:rsidR="00EC3634" w:rsidRDefault="00EC3634">
      <w:pPr>
        <w:pStyle w:val="CommentText"/>
      </w:pPr>
      <w:r>
        <w:t>Descriptions of the high variability of mechanisms of and distances for dispersal</w:t>
      </w:r>
    </w:p>
  </w:comment>
  <w:comment w:id="336" w:author="Nicole" w:date="2019-11-20T03:57:00Z" w:initials="N">
    <w:p w14:paraId="6D87EA04" w14:textId="437ED1F0" w:rsidR="00EC3634" w:rsidRDefault="00EC363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333" w:author="Graham Forrester" w:date="2019-12-03T11:42:00Z" w:initials="GF">
    <w:p w14:paraId="4EE592AC" w14:textId="4CE8303F" w:rsidR="00EC3634" w:rsidRDefault="00EC3634">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337" w:author="Nicole" w:date="2019-11-20T05:22:00Z" w:initials="N">
    <w:p w14:paraId="7F3B3A69" w14:textId="3F7E3502" w:rsidR="00EC3634" w:rsidRDefault="00EC363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338" w:author="Graham Forrester" w:date="2019-12-03T11:43:00Z" w:initials="GF">
    <w:p w14:paraId="07107738" w14:textId="46C531DE" w:rsidR="00EC3634" w:rsidRDefault="00EC3634">
      <w:pPr>
        <w:pStyle w:val="CommentText"/>
      </w:pPr>
      <w:r>
        <w:rPr>
          <w:rStyle w:val="CommentReference"/>
        </w:rPr>
        <w:annotationRef/>
      </w:r>
      <w:r>
        <w:t>This would not have made sense.  I have thought off and on about suggesting we add fish abundance as a surrogate (for fish richness).</w:t>
      </w:r>
    </w:p>
  </w:comment>
  <w:comment w:id="339" w:author="Graham Forrester" w:date="2019-12-03T11:50:00Z" w:initials="GF">
    <w:p w14:paraId="37952E27" w14:textId="44FAA7AE" w:rsidR="00EC3634" w:rsidRDefault="00EC3634">
      <w:pPr>
        <w:pStyle w:val="CommentText"/>
      </w:pPr>
      <w:r>
        <w:rPr>
          <w:rStyle w:val="CommentReference"/>
        </w:rPr>
        <w:annotationRef/>
      </w:r>
      <w:r>
        <w:t xml:space="preserve">This specific result (rugosity vs fish richness) can be contrasted with Pratchett et al </w:t>
      </w:r>
      <w:proofErr w:type="gramStart"/>
      <w:r>
        <w:t>2011..</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proofErr w:type="gram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w:t>
      </w:r>
      <w:proofErr w:type="gramEnd"/>
      <w:r w:rsidRPr="00CA66EB">
        <w:rPr>
          <w:rFonts w:ascii="AppleSystemUIFontBold" w:eastAsiaTheme="minorHAnsi" w:hAnsi="AppleSystemUIFontBold" w:cs="AppleSystemUIFontBold"/>
        </w:rPr>
        <w:t xml:space="preserve">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341" w:author="Nicole" w:date="2019-12-07T12:51:00Z" w:initials="N">
    <w:p w14:paraId="7AEF4DD5" w14:textId="2D0C503D" w:rsidR="00EC3634" w:rsidRDefault="00EC3634">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342" w:author="Nicole" w:date="2019-12-07T12:29:00Z" w:initials="N">
    <w:p w14:paraId="0082EB0E" w14:textId="6BEB7B83" w:rsidR="00EC3634" w:rsidRDefault="00EC3634">
      <w:pPr>
        <w:pStyle w:val="CommentText"/>
      </w:pPr>
      <w:r>
        <w:rPr>
          <w:rStyle w:val="CommentReference"/>
        </w:rPr>
        <w:annotationRef/>
      </w:r>
      <w:r>
        <w:t>Brian: Rephrase and reference the study here.</w:t>
      </w:r>
    </w:p>
  </w:comment>
  <w:comment w:id="340" w:author="Graham Forrester" w:date="2019-12-03T11:44:00Z" w:initials="GF">
    <w:p w14:paraId="1616FF1F" w14:textId="6BD3CE10" w:rsidR="00EC3634" w:rsidRDefault="00EC3634">
      <w:pPr>
        <w:pStyle w:val="CommentText"/>
      </w:pPr>
      <w:r>
        <w:rPr>
          <w:rStyle w:val="CommentReference"/>
        </w:rPr>
        <w:annotationRef/>
      </w:r>
      <w:r>
        <w:t xml:space="preserve">Too many things mixed together.  Better to discuss each surrogate-target relationship </w:t>
      </w:r>
      <w:proofErr w:type="gramStart"/>
      <w:r>
        <w:t>separately?</w:t>
      </w:r>
      <w:proofErr w:type="gramEnd"/>
      <w:r>
        <w:t xml:space="preserve">  Is the general point for this paragraph </w:t>
      </w:r>
      <w:proofErr w:type="gramStart"/>
      <w:r>
        <w:t>actually that</w:t>
      </w:r>
      <w:proofErr w:type="gramEnd"/>
      <w:r>
        <w:t xml:space="preserve">, for each target group there was a different “best” surrogate?  So, it is unlikely that any one surrogate will be useful for broad multi-group richness (i.e. total richness on reefs)  </w:t>
      </w:r>
    </w:p>
  </w:comment>
  <w:comment w:id="343" w:author="Graham Forrester" w:date="2019-11-20T11:25:00Z" w:initials="GF">
    <w:p w14:paraId="552ED08E" w14:textId="2E34F0E4" w:rsidR="00EC3634" w:rsidRDefault="00EC3634">
      <w:pPr>
        <w:pStyle w:val="CommentText"/>
      </w:pPr>
      <w:r>
        <w:rPr>
          <w:rStyle w:val="CommentReference"/>
        </w:rPr>
        <w:annotationRef/>
      </w:r>
      <w:r>
        <w:t xml:space="preserve">I know that it was boat </w:t>
      </w:r>
      <w:proofErr w:type="gramStart"/>
      <w:r>
        <w:t>anchoring, but</w:t>
      </w:r>
      <w:proofErr w:type="gramEnd"/>
      <w:r>
        <w:t xml:space="preserve"> leave this aside for now.</w:t>
      </w:r>
    </w:p>
  </w:comment>
  <w:comment w:id="344" w:author="Nicole" w:date="2019-11-26T13:50:00Z" w:initials="N">
    <w:p w14:paraId="535B8D36" w14:textId="6BFF9915" w:rsidR="00EC3634" w:rsidRDefault="00EC3634">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w:t>
      </w:r>
      <w:proofErr w:type="gramStart"/>
      <w:r>
        <w:t>?”…</w:t>
      </w:r>
      <w:proofErr w:type="gramEnd"/>
      <w:r>
        <w:t>not cited in Lit Cited, but this paper is on Mendeley</w:t>
      </w:r>
    </w:p>
  </w:comment>
  <w:comment w:id="345" w:author="Graham Forrester" w:date="2019-12-03T12:01:00Z" w:initials="GF">
    <w:p w14:paraId="5F28C972" w14:textId="77777777" w:rsidR="00EC3634" w:rsidRDefault="00EC3634">
      <w:pPr>
        <w:pStyle w:val="CommentText"/>
      </w:pPr>
      <w:r>
        <w:rPr>
          <w:rStyle w:val="CommentReference"/>
        </w:rPr>
        <w:annotationRef/>
      </w:r>
      <w:r>
        <w:t xml:space="preserve">Lots of semi-connected points in this paragraph.  </w:t>
      </w:r>
    </w:p>
    <w:p w14:paraId="30A4A135" w14:textId="77777777" w:rsidR="00EC3634" w:rsidRDefault="00EC3634">
      <w:pPr>
        <w:pStyle w:val="CommentText"/>
      </w:pPr>
    </w:p>
    <w:p w14:paraId="6D33B92C" w14:textId="77777777" w:rsidR="00EC3634" w:rsidRDefault="00EC3634">
      <w:pPr>
        <w:pStyle w:val="CommentText"/>
      </w:pPr>
      <w:r>
        <w:t>Group according to</w:t>
      </w:r>
      <w:proofErr w:type="gramStart"/>
      <w:r>
        <w:t>…..</w:t>
      </w:r>
      <w:proofErr w:type="gramEnd"/>
    </w:p>
    <w:p w14:paraId="1FE480A6" w14:textId="77777777" w:rsidR="00EC3634" w:rsidRDefault="00EC3634">
      <w:pPr>
        <w:pStyle w:val="CommentText"/>
      </w:pPr>
      <w:r>
        <w:t xml:space="preserve">Basis in the literature for predicting specific surrogate-target relationships for </w:t>
      </w:r>
      <w:proofErr w:type="gramStart"/>
      <w:r>
        <w:t>sponges?</w:t>
      </w:r>
      <w:proofErr w:type="gramEnd"/>
    </w:p>
    <w:p w14:paraId="4C03E95E" w14:textId="77777777" w:rsidR="00EC3634" w:rsidRDefault="00EC3634">
      <w:pPr>
        <w:pStyle w:val="CommentText"/>
      </w:pPr>
    </w:p>
    <w:p w14:paraId="5CC39958" w14:textId="77777777" w:rsidR="00EC3634" w:rsidRDefault="00EC3634">
      <w:pPr>
        <w:pStyle w:val="CommentText"/>
      </w:pPr>
      <w:r>
        <w:t xml:space="preserve">Main result for sponges – their richness was weakly predicted by the surrogates and largely independent of coral/fish richness.  </w:t>
      </w:r>
    </w:p>
    <w:p w14:paraId="371A4A61" w14:textId="77777777" w:rsidR="00EC3634" w:rsidRDefault="00EC3634">
      <w:pPr>
        <w:pStyle w:val="CommentText"/>
      </w:pPr>
    </w:p>
    <w:p w14:paraId="36028CE5" w14:textId="56DEA985" w:rsidR="00EC3634" w:rsidRDefault="00EC3634">
      <w:pPr>
        <w:pStyle w:val="CommentText"/>
      </w:pPr>
    </w:p>
  </w:comment>
  <w:comment w:id="346" w:author="Nicole" w:date="2019-11-20T05:24:00Z" w:initials="N">
    <w:p w14:paraId="5600C804" w14:textId="0C3BB952" w:rsidR="00EC3634" w:rsidRDefault="00EC3634">
      <w:pPr>
        <w:pStyle w:val="CommentText"/>
      </w:pPr>
      <w:r>
        <w:rPr>
          <w:rStyle w:val="CommentReference"/>
        </w:rPr>
        <w:annotationRef/>
      </w:r>
      <w:r>
        <w:t>Takeaway from this paper: Allelopathic sponges, may reduce coral cover at local scales</w:t>
      </w:r>
    </w:p>
  </w:comment>
  <w:comment w:id="347" w:author="Nicole" w:date="2019-11-20T05:31:00Z" w:initials="N">
    <w:p w14:paraId="7EF80EBE" w14:textId="2F1AAE55" w:rsidR="00EC3634" w:rsidRDefault="00EC363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348" w:author="Nicole" w:date="2019-11-20T05:31:00Z" w:initials="N">
    <w:p w14:paraId="64414C51" w14:textId="79221A7E" w:rsidR="00EC3634" w:rsidRDefault="00EC3634">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EC3634" w:rsidRDefault="00EC3634">
      <w:pPr>
        <w:pStyle w:val="CommentText"/>
      </w:pPr>
    </w:p>
    <w:p w14:paraId="231BFA09" w14:textId="32C87A94" w:rsidR="00EC3634" w:rsidRDefault="00EC3634">
      <w:pPr>
        <w:pStyle w:val="CommentText"/>
      </w:pPr>
      <w:r>
        <w:t>Takeaway from Stella 2011: sponges can hold reef together and play important role in cycling of some nutrients; sponges can be allelopathic and overgrow corals</w:t>
      </w:r>
    </w:p>
  </w:comment>
  <w:comment w:id="349" w:author="Nicole" w:date="2019-11-20T05:31:00Z" w:initials="N">
    <w:p w14:paraId="4E0D3E57" w14:textId="5D125270" w:rsidR="00EC3634" w:rsidRDefault="00EC3634">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EC3634" w:rsidRDefault="00EC3634">
      <w:pPr>
        <w:pStyle w:val="CommentText"/>
      </w:pPr>
    </w:p>
    <w:p w14:paraId="5B08DD87" w14:textId="134B209E" w:rsidR="00EC3634" w:rsidRDefault="00EC3634">
      <w:pPr>
        <w:pStyle w:val="CommentText"/>
      </w:pPr>
      <w:r>
        <w:t>Takeaway from Powell 2014: decrease in spongivorous fish has led to increase in sponge N in the Indo-Pacific region</w:t>
      </w:r>
    </w:p>
  </w:comment>
  <w:comment w:id="350" w:author="Graham Forrester" w:date="2019-12-03T12:04:00Z" w:initials="GF">
    <w:p w14:paraId="2BC22F26" w14:textId="77777777" w:rsidR="00EC3634" w:rsidRDefault="00EC3634">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EC3634" w:rsidRDefault="00EC3634">
      <w:pPr>
        <w:pStyle w:val="CommentText"/>
      </w:pPr>
    </w:p>
    <w:p w14:paraId="06A436C5" w14:textId="6AA20FC6" w:rsidR="00EC3634" w:rsidRDefault="00EC3634">
      <w:pPr>
        <w:pStyle w:val="CommentText"/>
      </w:pPr>
      <w:r>
        <w:t>Or, if this is a summary of the preceding section, make sure that is obvious.</w:t>
      </w:r>
    </w:p>
  </w:comment>
  <w:comment w:id="351" w:author="Nicole" w:date="2019-11-19T00:49:00Z" w:initials="N">
    <w:p w14:paraId="0BEDB636" w14:textId="30FE15A8" w:rsidR="00EC3634" w:rsidRDefault="00EC3634">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353" w:author="Nicole" w:date="2019-12-07T12:30:00Z" w:initials="N">
    <w:p w14:paraId="410E96C6" w14:textId="6F7F0741" w:rsidR="00EC3634" w:rsidRDefault="00EC3634">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352" w:author="Graham Forrester" w:date="2019-12-03T12:06:00Z" w:initials="GF">
    <w:p w14:paraId="1A8FDBC9" w14:textId="06678B08" w:rsidR="00EC3634" w:rsidRDefault="00EC3634">
      <w:pPr>
        <w:pStyle w:val="CommentText"/>
      </w:pPr>
      <w:r>
        <w:rPr>
          <w:rStyle w:val="CommentReference"/>
        </w:rPr>
        <w:annotationRef/>
      </w:r>
      <w:r>
        <w:t>This is not obvious from the graphs in the thesis</w:t>
      </w:r>
      <w:proofErr w:type="gramStart"/>
      <w:r>
        <w:t>…..</w:t>
      </w:r>
      <w:proofErr w:type="gramEnd"/>
      <w:r>
        <w:t>and I am not convinced it is accurate.  Can you explain how you came to this conclusion?</w:t>
      </w:r>
    </w:p>
  </w:comment>
  <w:comment w:id="354" w:author="Nicole" w:date="2019-12-07T12:30:00Z" w:initials="N">
    <w:p w14:paraId="77463CD3" w14:textId="7739A9DA" w:rsidR="00EC3634" w:rsidRDefault="00EC3634">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w:t>
      </w:r>
      <w:proofErr w:type="gramStart"/>
      <w:r w:rsidRPr="00CE687F">
        <w:t>actually be</w:t>
      </w:r>
      <w:proofErr w:type="gramEnd"/>
      <w:r w:rsidRPr="00CE687F">
        <w:t xml:space="preserve"> done?</w:t>
      </w:r>
    </w:p>
  </w:comment>
  <w:comment w:id="355" w:author="Nicole" w:date="2019-12-07T12:31:00Z" w:initials="N">
    <w:p w14:paraId="7A35F8B8" w14:textId="6C7A9C92" w:rsidR="00EC3634" w:rsidRDefault="00EC3634">
      <w:pPr>
        <w:pStyle w:val="CommentText"/>
      </w:pPr>
      <w:r>
        <w:rPr>
          <w:rStyle w:val="CommentReference"/>
        </w:rPr>
        <w:annotationRef/>
      </w:r>
      <w:r>
        <w:t>Brian: cut sentence into two</w:t>
      </w:r>
    </w:p>
  </w:comment>
  <w:comment w:id="357" w:author="Nicole" w:date="2019-11-20T06:00:00Z" w:initials="N">
    <w:p w14:paraId="2A37DF65" w14:textId="1C5B04B7" w:rsidR="00EC3634" w:rsidRDefault="00EC3634">
      <w:pPr>
        <w:pStyle w:val="CommentText"/>
      </w:pPr>
      <w:r>
        <w:rPr>
          <w:rStyle w:val="CommentReference"/>
        </w:rPr>
        <w:annotationRef/>
      </w:r>
      <w:r>
        <w:t>Takeaway from this paper: there are many understudied invert groups that can inform our understanding of biodiversity changes on coral reefs</w:t>
      </w:r>
    </w:p>
  </w:comment>
  <w:comment w:id="356" w:author="Graham Forrester" w:date="2019-12-03T12:08:00Z" w:initials="GF">
    <w:p w14:paraId="004130C7" w14:textId="2D92B660" w:rsidR="00EC3634" w:rsidRDefault="00EC3634">
      <w:pPr>
        <w:pStyle w:val="CommentText"/>
      </w:pPr>
      <w:r>
        <w:rPr>
          <w:rStyle w:val="CommentReference"/>
        </w:rPr>
        <w:annotationRef/>
      </w:r>
      <w:r>
        <w:t xml:space="preserve">This point needs expansion and further discussion.  Specifically, we used sponges as an example of a less-studied group.  What can we learn about the possible pitfalls of extrapolating to other poorly-studied </w:t>
      </w:r>
      <w:proofErr w:type="gramStart"/>
      <w:r>
        <w:t>groups.</w:t>
      </w:r>
      <w:proofErr w:type="gramEnd"/>
      <w:r>
        <w:t xml:space="preserve">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EC3634" w:rsidRDefault="00EC3634">
      <w:pPr>
        <w:pStyle w:val="CommentText"/>
      </w:pPr>
    </w:p>
    <w:p w14:paraId="086A2894" w14:textId="77777777" w:rsidR="00EC3634" w:rsidRDefault="00EC3634">
      <w:pPr>
        <w:pStyle w:val="CommentText"/>
      </w:pPr>
    </w:p>
    <w:p w14:paraId="78C9AD04" w14:textId="01F09657" w:rsidR="00EC3634" w:rsidRDefault="00EC3634">
      <w:pPr>
        <w:pStyle w:val="CommentText"/>
      </w:pPr>
      <w:r>
        <w:t>Things to bring up – not organized.</w:t>
      </w:r>
    </w:p>
    <w:p w14:paraId="05C4346B" w14:textId="56DD190E" w:rsidR="00EC3634" w:rsidRDefault="00EC3634">
      <w:pPr>
        <w:pStyle w:val="CommentText"/>
      </w:pPr>
      <w:r>
        <w:t>Rise of eDNA to monitor cryptic groups and microbes,</w:t>
      </w:r>
    </w:p>
    <w:p w14:paraId="7B172465" w14:textId="123BEC9F" w:rsidR="00EC3634" w:rsidRDefault="00EC3634">
      <w:pPr>
        <w:pStyle w:val="CommentText"/>
      </w:pPr>
      <w:r>
        <w:t>The few studies of richness in cryptic groups on coral reefs</w:t>
      </w:r>
    </w:p>
    <w:p w14:paraId="4383AA62" w14:textId="2D2C5422" w:rsidR="00EC3634" w:rsidRDefault="00EC3634">
      <w:pPr>
        <w:pStyle w:val="CommentText"/>
      </w:pPr>
    </w:p>
    <w:p w14:paraId="18A470B9" w14:textId="6B4B5A99" w:rsidR="00EC3634" w:rsidRDefault="00EC3634">
      <w:pPr>
        <w:pStyle w:val="CommentText"/>
      </w:pPr>
      <w:r>
        <w:t>Comparisons to terrestrial papers where extrapolating to other taxa has worked/failed</w:t>
      </w:r>
    </w:p>
    <w:p w14:paraId="48A8C21F" w14:textId="77777777" w:rsidR="00EC3634" w:rsidRDefault="00EC3634">
      <w:pPr>
        <w:pStyle w:val="CommentText"/>
      </w:pPr>
    </w:p>
    <w:p w14:paraId="4D4D569F" w14:textId="6BA374EE" w:rsidR="00EC3634" w:rsidRDefault="00EC3634">
      <w:pPr>
        <w:pStyle w:val="CommentText"/>
      </w:pPr>
    </w:p>
  </w:comment>
  <w:comment w:id="358" w:author="Nicole" w:date="2019-12-07T12:31:00Z" w:initials="N">
    <w:p w14:paraId="36D56BAD" w14:textId="36BC3103" w:rsidR="00EC3634" w:rsidRDefault="00EC3634">
      <w:pPr>
        <w:pStyle w:val="CommentText"/>
      </w:pPr>
      <w:r>
        <w:rPr>
          <w:rStyle w:val="CommentReference"/>
        </w:rPr>
        <w:annotationRef/>
      </w:r>
      <w:r>
        <w:t>Brian: huh?</w:t>
      </w:r>
    </w:p>
  </w:comment>
  <w:comment w:id="359" w:author="Graham Forrester" w:date="2019-12-03T12:17:00Z" w:initials="GF">
    <w:p w14:paraId="44DFA122" w14:textId="77A9ED1B" w:rsidR="00EC3634" w:rsidRDefault="00EC3634">
      <w:pPr>
        <w:pStyle w:val="CommentText"/>
      </w:pPr>
      <w:r>
        <w:rPr>
          <w:rStyle w:val="CommentReference"/>
        </w:rPr>
        <w:annotationRef/>
      </w:r>
      <w:r>
        <w:t>This needs to be defined, perhaps in a parenthetic clause</w:t>
      </w:r>
    </w:p>
  </w:comment>
  <w:comment w:id="360" w:author="Nicole" w:date="2019-12-07T12:31:00Z" w:initials="N">
    <w:p w14:paraId="6CB10818" w14:textId="4B0D8A9B" w:rsidR="00EC3634" w:rsidRDefault="00EC3634">
      <w:pPr>
        <w:pStyle w:val="CommentText"/>
      </w:pPr>
      <w:r>
        <w:rPr>
          <w:rStyle w:val="CommentReference"/>
        </w:rPr>
        <w:annotationRef/>
      </w:r>
      <w:r>
        <w:t>Brian: never defined</w:t>
      </w:r>
    </w:p>
  </w:comment>
  <w:comment w:id="361" w:author="Nicole" w:date="2019-11-20T06:10:00Z" w:initials="N">
    <w:p w14:paraId="756AB600" w14:textId="4739D5BC" w:rsidR="00EC3634" w:rsidRDefault="00EC363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362" w:author="Nicole" w:date="2019-11-20T06:19:00Z" w:initials="N">
    <w:p w14:paraId="19047493" w14:textId="0C55BC5B" w:rsidR="00EC3634" w:rsidRDefault="00EC363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363" w:author="Graham Forrester" w:date="2019-12-03T12:20:00Z" w:initials="GF">
    <w:p w14:paraId="2EF5B111" w14:textId="77777777" w:rsidR="00EC3634" w:rsidRDefault="00EC3634">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EC3634" w:rsidRDefault="00EC3634">
      <w:pPr>
        <w:pStyle w:val="CommentText"/>
      </w:pPr>
    </w:p>
    <w:p w14:paraId="1FF1590B" w14:textId="0D2A2A73" w:rsidR="00EC3634" w:rsidRDefault="00EC3634">
      <w:pPr>
        <w:pStyle w:val="CommentText"/>
      </w:pPr>
      <w:r>
        <w:t>This could be something about temporal stability, because temporal change is not well studied?</w:t>
      </w:r>
      <w:r>
        <w:br/>
      </w:r>
      <w:r>
        <w:br/>
      </w:r>
    </w:p>
  </w:comment>
  <w:comment w:id="364" w:author="Nicole" w:date="2019-11-19T00:49:00Z" w:initials="N">
    <w:p w14:paraId="20F72326" w14:textId="1C015801" w:rsidR="00EC3634" w:rsidRDefault="00EC3634">
      <w:pPr>
        <w:pStyle w:val="CommentText"/>
      </w:pPr>
      <w:r>
        <w:rPr>
          <w:rStyle w:val="CommentReference"/>
        </w:rPr>
        <w:annotationRef/>
      </w:r>
      <w:r>
        <w:t>Main Point: Conclusions and takeaways</w:t>
      </w:r>
    </w:p>
  </w:comment>
  <w:comment w:id="365" w:author="Graham Forrester" w:date="2019-12-03T12:22:00Z" w:initials="GF">
    <w:p w14:paraId="25AB2B69" w14:textId="63F68456" w:rsidR="00EC3634" w:rsidRDefault="00EC3634">
      <w:pPr>
        <w:pStyle w:val="CommentText"/>
      </w:pPr>
      <w:r>
        <w:rPr>
          <w:rStyle w:val="CommentReference"/>
        </w:rPr>
        <w:annotationRef/>
      </w:r>
      <w:r>
        <w:t>Say something about what we learned about sponges and then something we learned about extrapolating across groups more generally</w:t>
      </w:r>
    </w:p>
  </w:comment>
  <w:comment w:id="368" w:author="Nicole" w:date="2019-12-11T23:41:00Z" w:initials="N">
    <w:p w14:paraId="6FB27F7B" w14:textId="3E72EFAC" w:rsidR="00EC3634" w:rsidRDefault="00EC3634">
      <w:pPr>
        <w:pStyle w:val="CommentText"/>
      </w:pPr>
      <w:r>
        <w:rPr>
          <w:rStyle w:val="CommentReference"/>
        </w:rPr>
        <w:annotationRef/>
      </w:r>
      <w:r>
        <w:t>***Nicole: update before submitting</w:t>
      </w:r>
    </w:p>
  </w:comment>
  <w:comment w:id="371" w:author="Nicole" w:date="2019-12-11T14:59:00Z" w:initials="N">
    <w:p w14:paraId="590C87D8" w14:textId="77777777" w:rsidR="00EC3634" w:rsidRDefault="00EC3634" w:rsidP="00401C56">
      <w:pPr>
        <w:pStyle w:val="CommentText"/>
      </w:pPr>
      <w:r>
        <w:rPr>
          <w:rStyle w:val="CommentReference"/>
        </w:rPr>
        <w:annotationRef/>
      </w:r>
      <w:r>
        <w:t>***Nicole: renumber figures and appendices in text when order is determined</w:t>
      </w:r>
    </w:p>
  </w:comment>
  <w:comment w:id="372" w:author="Nicole" w:date="2019-12-11T14:59:00Z" w:initials="N">
    <w:p w14:paraId="50C443C2"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373" w:author="Nicole" w:date="2019-12-11T14:59:00Z" w:initials="N">
    <w:p w14:paraId="28C91769"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374" w:author="Nicole" w:date="2019-12-11T14:59:00Z" w:initials="N">
    <w:p w14:paraId="4593DA9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375" w:author="Nicole" w:date="2019-12-11T14:59:00Z" w:initials="N">
    <w:p w14:paraId="54355763"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376" w:author="Nicole" w:date="2019-12-11T14:59:00Z" w:initials="N">
    <w:p w14:paraId="1D665D9D"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377" w:author="Nicole" w:date="2019-12-11T14:59:00Z" w:initials="N">
    <w:p w14:paraId="7B22120B" w14:textId="77777777" w:rsidR="00EC3634" w:rsidRDefault="00EC3634" w:rsidP="00401C56">
      <w:pPr>
        <w:pStyle w:val="CommentText"/>
      </w:pPr>
      <w:r>
        <w:t>^</w:t>
      </w:r>
      <w:r>
        <w:rPr>
          <w:rStyle w:val="CommentReference"/>
        </w:rPr>
        <w:annotationRef/>
      </w:r>
      <w:r>
        <w:t>Graham: I am still puzzling over this result.</w:t>
      </w:r>
    </w:p>
    <w:p w14:paraId="651B312C" w14:textId="77777777" w:rsidR="00EC3634" w:rsidRDefault="00EC3634" w:rsidP="00401C56">
      <w:pPr>
        <w:pStyle w:val="CommentText"/>
      </w:pPr>
    </w:p>
    <w:p w14:paraId="5F3A4484" w14:textId="77777777" w:rsidR="00EC3634" w:rsidRDefault="00EC3634" w:rsidP="00401C56">
      <w:pPr>
        <w:pStyle w:val="CommentText"/>
      </w:pPr>
      <w:r>
        <w:t>It means</w:t>
      </w:r>
      <w:proofErr w:type="gramStart"/>
      <w:r>
        <w:t>…..</w:t>
      </w:r>
      <w:proofErr w:type="gramEnd"/>
      <w:r>
        <w:t>within a site, change in richness with rugosity is less than expected (lines within sites are more shallow than the overall trend)</w:t>
      </w:r>
    </w:p>
    <w:p w14:paraId="59636C7F" w14:textId="77777777" w:rsidR="00EC3634" w:rsidRDefault="00EC3634" w:rsidP="00401C56">
      <w:pPr>
        <w:pStyle w:val="CommentText"/>
      </w:pPr>
    </w:p>
    <w:p w14:paraId="5646173B" w14:textId="77777777" w:rsidR="00EC3634" w:rsidRDefault="00EC3634" w:rsidP="00401C56">
      <w:pPr>
        <w:pStyle w:val="CommentText"/>
      </w:pPr>
      <w:r>
        <w:t>Is a lagged response to declines over time in rugosity a possible reason?</w:t>
      </w:r>
    </w:p>
    <w:p w14:paraId="59F61D21" w14:textId="77777777" w:rsidR="00EC3634" w:rsidRDefault="00EC3634" w:rsidP="00401C56">
      <w:pPr>
        <w:pStyle w:val="CommentText"/>
      </w:pPr>
    </w:p>
    <w:p w14:paraId="51C86E01" w14:textId="77777777" w:rsidR="00EC3634" w:rsidRDefault="00EC3634" w:rsidP="00401C56">
      <w:pPr>
        <w:pStyle w:val="CommentText"/>
      </w:pPr>
      <w:r>
        <w:t>(Have you made a graph like this where the legend is year rather than site, e.g. like Fig. 5?  I was wondering because the model with site + year is close to the site only model)</w:t>
      </w:r>
    </w:p>
  </w:comment>
  <w:comment w:id="378" w:author="Nicole" w:date="2019-12-11T14:59:00Z" w:initials="N">
    <w:p w14:paraId="1130EF3D"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379" w:author="Nicole" w:date="2019-12-11T14:59:00Z" w:initials="N">
    <w:p w14:paraId="1D56A698" w14:textId="77777777" w:rsidR="00EC3634" w:rsidRDefault="00EC3634"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380" w:author="Nicole" w:date="2019-12-11T14:59:00Z" w:initials="N">
    <w:p w14:paraId="2041C7D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382" w:author="Nicole" w:date="2019-12-11T14:59:00Z" w:initials="N">
    <w:p w14:paraId="169D87C3" w14:textId="77777777" w:rsidR="00EC3634" w:rsidRDefault="00EC3634" w:rsidP="00401C56">
      <w:pPr>
        <w:pStyle w:val="CommentText"/>
      </w:pPr>
      <w:r>
        <w:rPr>
          <w:rStyle w:val="CommentReference"/>
        </w:rPr>
        <w:annotationRef/>
      </w:r>
      <w:r>
        <w:t>***Nicole: renumber figures and appendices in text when order is determined</w:t>
      </w:r>
    </w:p>
  </w:comment>
  <w:comment w:id="383" w:author="Nicole" w:date="2019-12-11T14:59:00Z" w:initials="N">
    <w:p w14:paraId="441F84F6"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384" w:author="Nicole" w:date="2019-12-11T14:59:00Z" w:initials="N">
    <w:p w14:paraId="17E5FFE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385" w:author="Graham Forrester" w:date="2019-12-11T14:59:00Z" w:initials="GF">
    <w:p w14:paraId="6D9823DA" w14:textId="77777777" w:rsidR="00EC3634" w:rsidRDefault="00EC3634" w:rsidP="00401C56">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386" w:author="Nicole" w:date="2019-12-11T14:59:00Z" w:initials="N">
    <w:p w14:paraId="3A1B3A5C"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387" w:author="Nicole" w:date="2019-12-11T14:59:00Z" w:initials="N">
    <w:p w14:paraId="223E59C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comment>
  <w:comment w:id="388" w:author="Nicole" w:date="2019-12-11T14:59:00Z" w:initials="N">
    <w:p w14:paraId="4D06A51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389" w:author="Nicole" w:date="2019-12-11T14:59:00Z" w:initials="N">
    <w:p w14:paraId="12F965D7"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390" w:author="Nicole" w:date="2019-12-11T14:59:00Z" w:initials="N">
    <w:p w14:paraId="04C498D7"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391" w:author="Nicole" w:date="2019-12-11T14:59:00Z" w:initials="N">
    <w:p w14:paraId="0528184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5E97D6E0" w15:done="0"/>
  <w15:commentEx w15:paraId="5D9F39D0" w15:paraIdParent="5E97D6E0"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51620E92" w15:done="0"/>
  <w15:commentEx w15:paraId="5CBD9B96" w15:done="0"/>
  <w15:commentEx w15:paraId="7106AB7F" w15:done="0"/>
  <w15:commentEx w15:paraId="3D78DA3C" w15:done="0"/>
  <w15:commentEx w15:paraId="106FB61F" w15:done="0"/>
  <w15:commentEx w15:paraId="1A1FA8A0" w15:paraIdParent="106FB61F" w15:done="0"/>
  <w15:commentEx w15:paraId="090FF804" w15:done="0"/>
  <w15:commentEx w15:paraId="0E3754EB" w15:done="0"/>
  <w15:commentEx w15:paraId="19DBB232" w15:paraIdParent="0E3754EB" w15:done="0"/>
  <w15:commentEx w15:paraId="3019AEEB" w15:done="0"/>
  <w15:commentEx w15:paraId="545EF4BB" w15:done="0"/>
  <w15:commentEx w15:paraId="1F824CE5" w15:done="0"/>
  <w15:commentEx w15:paraId="64CCB126" w15:done="0"/>
  <w15:commentEx w15:paraId="6563231C" w15:done="0"/>
  <w15:commentEx w15:paraId="558C726B" w15:done="0"/>
  <w15:commentEx w15:paraId="0D317F2C" w15:done="0"/>
  <w15:commentEx w15:paraId="5E331559" w15:done="0"/>
  <w15:commentEx w15:paraId="1344129C" w15:done="0"/>
  <w15:commentEx w15:paraId="7C7B8435" w15:done="0"/>
  <w15:commentEx w15:paraId="5D437D9C" w15:done="0"/>
  <w15:commentEx w15:paraId="3935B407" w15:done="0"/>
  <w15:commentEx w15:paraId="44C4CBA1" w15:done="0"/>
  <w15:commentEx w15:paraId="4044BF6F" w15:done="0"/>
  <w15:commentEx w15:paraId="6A547E5F" w15:done="0"/>
  <w15:commentEx w15:paraId="70989698" w15:paraIdParent="6A547E5F" w15:done="0"/>
  <w15:commentEx w15:paraId="085742B9" w15:done="0"/>
  <w15:commentEx w15:paraId="33F09FF9" w15:done="0"/>
  <w15:commentEx w15:paraId="41A3639F" w15:done="0"/>
  <w15:commentEx w15:paraId="1DE33161" w15:done="0"/>
  <w15:commentEx w15:paraId="55FEC576" w15:done="0"/>
  <w15:commentEx w15:paraId="22E6F8D3" w15:done="0"/>
  <w15:commentEx w15:paraId="752253B2" w15:done="0"/>
  <w15:commentEx w15:paraId="59EEE04E" w15:done="0"/>
  <w15:commentEx w15:paraId="76E562C9" w15:done="0"/>
  <w15:commentEx w15:paraId="601D160B" w15:done="0"/>
  <w15:commentEx w15:paraId="65F125B7" w15:done="0"/>
  <w15:commentEx w15:paraId="45B25EF9" w15:done="0"/>
  <w15:commentEx w15:paraId="4A0533F6" w15:done="0"/>
  <w15:commentEx w15:paraId="17518AB7"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4D06A51F" w15:done="0"/>
  <w15:commentEx w15:paraId="12F965D7" w15:done="0"/>
  <w15:commentEx w15:paraId="04C498D7" w15:done="0"/>
  <w15:commentEx w15:paraId="052818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C6B04" w16cex:dateUtc="2019-12-12T12:30: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C8B53" w16cex:dateUtc="2019-12-12T14:48:00Z"/>
  <w16cex:commentExtensible w16cex:durableId="219C6E59" w16cex:dateUtc="2019-12-12T12:44:00Z"/>
  <w16cex:commentExtensible w16cex:durableId="219BC18C" w16cex:dateUtc="2019-12-12T00:27:00Z"/>
  <w16cex:commentExtensible w16cex:durableId="219C6FC1" w16cex:dateUtc="2019-12-12T00:44:00Z"/>
  <w16cex:commentExtensible w16cex:durableId="219C7E73" w16cex:dateUtc="2019-12-12T13:53:00Z"/>
  <w16cex:commentExtensible w16cex:durableId="219C7C9C" w16cex:dateUtc="2019-12-12T13:45:00Z"/>
  <w16cex:commentExtensible w16cex:durableId="219BC5B4" w16cex:dateUtc="2019-12-12T00:44:00Z"/>
  <w16cex:commentExtensible w16cex:durableId="219C8F8C" w16cex:dateUtc="2019-12-12T15:06:00Z"/>
  <w16cex:commentExtensible w16cex:durableId="219C8FB4" w16cex:dateUtc="2019-12-12T15:06:00Z"/>
  <w16cex:commentExtensible w16cex:durableId="219C90CB" w16cex:dateUtc="2019-12-12T15:11: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5E97D6E0" w16cid:durableId="219C67D6"/>
  <w16cid:commentId w16cid:paraId="5D9F39D0" w16cid:durableId="219C6B04"/>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51620E92" w16cid:durableId="219A272F"/>
  <w16cid:commentId w16cid:paraId="5CBD9B96" w16cid:durableId="219BBD0C"/>
  <w16cid:commentId w16cid:paraId="7106AB7F" w16cid:durableId="219BBD0B"/>
  <w16cid:commentId w16cid:paraId="3D78DA3C" w16cid:durableId="219BBD08"/>
  <w16cid:commentId w16cid:paraId="106FB61F" w16cid:durableId="219A273D"/>
  <w16cid:commentId w16cid:paraId="1A1FA8A0" w16cid:durableId="219C6DF5"/>
  <w16cid:commentId w16cid:paraId="090FF804" w16cid:durableId="219C8B53"/>
  <w16cid:commentId w16cid:paraId="0E3754EB" w16cid:durableId="219A2742"/>
  <w16cid:commentId w16cid:paraId="19DBB232" w16cid:durableId="219C6E59"/>
  <w16cid:commentId w16cid:paraId="3019AEEB" w16cid:durableId="219BC18C"/>
  <w16cid:commentId w16cid:paraId="545EF4BB" w16cid:durableId="219C67EE"/>
  <w16cid:commentId w16cid:paraId="1F824CE5" w16cid:durableId="219C6FC1"/>
  <w16cid:commentId w16cid:paraId="64CCB126" w16cid:durableId="219C6FC0"/>
  <w16cid:commentId w16cid:paraId="6563231C" w16cid:durableId="219C67EF"/>
  <w16cid:commentId w16cid:paraId="558C726B" w16cid:durableId="219C7E73"/>
  <w16cid:commentId w16cid:paraId="0D317F2C" w16cid:durableId="219C7C9C"/>
  <w16cid:commentId w16cid:paraId="5E331559" w16cid:durableId="219C67F0"/>
  <w16cid:commentId w16cid:paraId="1344129C" w16cid:durableId="219BC5B4"/>
  <w16cid:commentId w16cid:paraId="7C7B8435" w16cid:durableId="219A2746"/>
  <w16cid:commentId w16cid:paraId="5D437D9C" w16cid:durableId="219A2748"/>
  <w16cid:commentId w16cid:paraId="3935B407" w16cid:durableId="219C8F8C"/>
  <w16cid:commentId w16cid:paraId="44C4CBA1" w16cid:durableId="219A2749"/>
  <w16cid:commentId w16cid:paraId="4044BF6F" w16cid:durableId="219A274A"/>
  <w16cid:commentId w16cid:paraId="6A547E5F" w16cid:durableId="219A274B"/>
  <w16cid:commentId w16cid:paraId="70989698" w16cid:durableId="219C8FB4"/>
  <w16cid:commentId w16cid:paraId="085742B9" w16cid:durableId="219A274C"/>
  <w16cid:commentId w16cid:paraId="33F09FF9" w16cid:durableId="219C90CB"/>
  <w16cid:commentId w16cid:paraId="41A3639F" w16cid:durableId="219A274E"/>
  <w16cid:commentId w16cid:paraId="1DE33161" w16cid:durableId="219C67FA"/>
  <w16cid:commentId w16cid:paraId="55FEC576" w16cid:durableId="219C67FB"/>
  <w16cid:commentId w16cid:paraId="22E6F8D3" w16cid:durableId="219C67FC"/>
  <w16cid:commentId w16cid:paraId="752253B2" w16cid:durableId="219A274F"/>
  <w16cid:commentId w16cid:paraId="59EEE04E" w16cid:durableId="219A2751"/>
  <w16cid:commentId w16cid:paraId="76E562C9" w16cid:durableId="219A2752"/>
  <w16cid:commentId w16cid:paraId="601D160B" w16cid:durableId="219A2753"/>
  <w16cid:commentId w16cid:paraId="65F125B7" w16cid:durableId="219C6801"/>
  <w16cid:commentId w16cid:paraId="45B25EF9" w16cid:durableId="219A2754"/>
  <w16cid:commentId w16cid:paraId="4A0533F6" w16cid:durableId="219C6803"/>
  <w16cid:commentId w16cid:paraId="17518AB7" w16cid:durableId="219A2759"/>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4D06A51F" w16cid:durableId="219B8D9E"/>
  <w16cid:commentId w16cid:paraId="12F965D7" w16cid:durableId="219B8D9F"/>
  <w16cid:commentId w16cid:paraId="04C498D7" w16cid:durableId="219B8DA0"/>
  <w16cid:commentId w16cid:paraId="05281845" w16cid:durableId="219B8D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DA6A66" w14:textId="77777777" w:rsidR="00E95D17" w:rsidRDefault="00E95D17">
      <w:pPr>
        <w:spacing w:line="240" w:lineRule="auto"/>
      </w:pPr>
      <w:r>
        <w:separator/>
      </w:r>
    </w:p>
  </w:endnote>
  <w:endnote w:type="continuationSeparator" w:id="0">
    <w:p w14:paraId="4E7D7380" w14:textId="77777777" w:rsidR="00E95D17" w:rsidRDefault="00E95D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EC3634" w:rsidRDefault="00EC36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66</w:t>
    </w:r>
    <w:r>
      <w:rPr>
        <w:color w:val="000000"/>
      </w:rPr>
      <w:fldChar w:fldCharType="end"/>
    </w:r>
  </w:p>
  <w:p w14:paraId="2EB2665D"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ABB34D" w14:textId="77777777" w:rsidR="00E95D17" w:rsidRDefault="00E95D17">
      <w:pPr>
        <w:spacing w:line="240" w:lineRule="auto"/>
      </w:pPr>
      <w:r>
        <w:separator/>
      </w:r>
    </w:p>
  </w:footnote>
  <w:footnote w:type="continuationSeparator" w:id="0">
    <w:p w14:paraId="60FC40EE" w14:textId="77777777" w:rsidR="00E95D17" w:rsidRDefault="00E95D17">
      <w:pPr>
        <w:spacing w:line="240" w:lineRule="auto"/>
      </w:pPr>
      <w:r>
        <w:continuationSeparator/>
      </w:r>
    </w:p>
  </w:footnote>
  <w:footnote w:id="1">
    <w:p w14:paraId="208BD1FC" w14:textId="61E8DDD0" w:rsidR="00EC3634" w:rsidRPr="00512A9A" w:rsidRDefault="00EC363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w:t>
      </w:r>
      <w:proofErr w:type="gramStart"/>
      <w:r>
        <w:rPr>
          <w:sz w:val="24"/>
          <w:szCs w:val="24"/>
        </w:rPr>
        <w:t>USA</w:t>
      </w:r>
      <w:r w:rsidRPr="00512A9A" w:rsidDel="002171C5">
        <w:rPr>
          <w:sz w:val="24"/>
          <w:szCs w:val="24"/>
        </w:rPr>
        <w:t xml:space="preserve"> </w:t>
      </w:r>
      <w:r w:rsidRPr="00512A9A">
        <w:rPr>
          <w:sz w:val="24"/>
          <w:szCs w:val="24"/>
        </w:rPr>
        <w:t>;</w:t>
      </w:r>
      <w:proofErr w:type="gramEnd"/>
      <w:r w:rsidRPr="00512A9A">
        <w:rPr>
          <w:sz w:val="24"/>
          <w:szCs w:val="24"/>
        </w:rPr>
        <w:t xml:space="preserve"> nicole-keefner@uri.edu</w:t>
      </w:r>
    </w:p>
  </w:footnote>
  <w:footnote w:id="2">
    <w:p w14:paraId="7DEBE484" w14:textId="0D7B1DC3" w:rsidR="00EC3634" w:rsidRDefault="00EC363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2A2BB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B4CD2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4063F7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D24ACD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5D688D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158FE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14B59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4F01BC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F808A5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4A8B7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56DF"/>
    <w:rsid w:val="00056BE2"/>
    <w:rsid w:val="00080169"/>
    <w:rsid w:val="000802B6"/>
    <w:rsid w:val="00082267"/>
    <w:rsid w:val="00093B23"/>
    <w:rsid w:val="00095511"/>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177E"/>
    <w:rsid w:val="00105D9D"/>
    <w:rsid w:val="00110693"/>
    <w:rsid w:val="00114084"/>
    <w:rsid w:val="00115801"/>
    <w:rsid w:val="001228C4"/>
    <w:rsid w:val="00126F94"/>
    <w:rsid w:val="00134178"/>
    <w:rsid w:val="00135F82"/>
    <w:rsid w:val="001429E5"/>
    <w:rsid w:val="001463E1"/>
    <w:rsid w:val="001473E9"/>
    <w:rsid w:val="0015137A"/>
    <w:rsid w:val="001514B5"/>
    <w:rsid w:val="00160482"/>
    <w:rsid w:val="0016176F"/>
    <w:rsid w:val="00170DE5"/>
    <w:rsid w:val="00173B03"/>
    <w:rsid w:val="001777ED"/>
    <w:rsid w:val="0018320D"/>
    <w:rsid w:val="0018493D"/>
    <w:rsid w:val="0019173E"/>
    <w:rsid w:val="00193D00"/>
    <w:rsid w:val="00197117"/>
    <w:rsid w:val="001A59AC"/>
    <w:rsid w:val="001A70EC"/>
    <w:rsid w:val="001A78D7"/>
    <w:rsid w:val="001C0F3A"/>
    <w:rsid w:val="001C2397"/>
    <w:rsid w:val="001D589C"/>
    <w:rsid w:val="001E222B"/>
    <w:rsid w:val="001E4D66"/>
    <w:rsid w:val="001F2D9B"/>
    <w:rsid w:val="001F3420"/>
    <w:rsid w:val="0020662D"/>
    <w:rsid w:val="002126A8"/>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70D6"/>
    <w:rsid w:val="0029035A"/>
    <w:rsid w:val="0029184A"/>
    <w:rsid w:val="002B5899"/>
    <w:rsid w:val="002B6EC5"/>
    <w:rsid w:val="002C0083"/>
    <w:rsid w:val="002C61B1"/>
    <w:rsid w:val="002C6A88"/>
    <w:rsid w:val="002D25F0"/>
    <w:rsid w:val="002D2DBB"/>
    <w:rsid w:val="002E11D3"/>
    <w:rsid w:val="002E458F"/>
    <w:rsid w:val="002E560A"/>
    <w:rsid w:val="002F5608"/>
    <w:rsid w:val="002F6971"/>
    <w:rsid w:val="0030502C"/>
    <w:rsid w:val="00314985"/>
    <w:rsid w:val="003157A0"/>
    <w:rsid w:val="00323541"/>
    <w:rsid w:val="00323F05"/>
    <w:rsid w:val="003254F2"/>
    <w:rsid w:val="0032685D"/>
    <w:rsid w:val="003323F6"/>
    <w:rsid w:val="00334955"/>
    <w:rsid w:val="00336D95"/>
    <w:rsid w:val="00340C32"/>
    <w:rsid w:val="003474A6"/>
    <w:rsid w:val="00347B94"/>
    <w:rsid w:val="00357248"/>
    <w:rsid w:val="003573F9"/>
    <w:rsid w:val="0036055A"/>
    <w:rsid w:val="0036707E"/>
    <w:rsid w:val="00367168"/>
    <w:rsid w:val="00375F85"/>
    <w:rsid w:val="003818D4"/>
    <w:rsid w:val="00381984"/>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25A3"/>
    <w:rsid w:val="00446A88"/>
    <w:rsid w:val="00451A52"/>
    <w:rsid w:val="004546B1"/>
    <w:rsid w:val="004550CC"/>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7D84"/>
    <w:rsid w:val="005108B8"/>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96BA2"/>
    <w:rsid w:val="005A1886"/>
    <w:rsid w:val="005A23E3"/>
    <w:rsid w:val="005A78E1"/>
    <w:rsid w:val="005C650F"/>
    <w:rsid w:val="005E279A"/>
    <w:rsid w:val="005F2018"/>
    <w:rsid w:val="005F45C7"/>
    <w:rsid w:val="006076B1"/>
    <w:rsid w:val="006113CF"/>
    <w:rsid w:val="00622EAD"/>
    <w:rsid w:val="006236A9"/>
    <w:rsid w:val="006236FE"/>
    <w:rsid w:val="00633FEF"/>
    <w:rsid w:val="006350EB"/>
    <w:rsid w:val="00635EA6"/>
    <w:rsid w:val="006410BE"/>
    <w:rsid w:val="00646CC6"/>
    <w:rsid w:val="00647639"/>
    <w:rsid w:val="00647FB4"/>
    <w:rsid w:val="00653D70"/>
    <w:rsid w:val="00655D6A"/>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14D57"/>
    <w:rsid w:val="00716EBD"/>
    <w:rsid w:val="00717854"/>
    <w:rsid w:val="00720B56"/>
    <w:rsid w:val="00721DFC"/>
    <w:rsid w:val="00723507"/>
    <w:rsid w:val="0073571E"/>
    <w:rsid w:val="0074148C"/>
    <w:rsid w:val="007568F4"/>
    <w:rsid w:val="00756F16"/>
    <w:rsid w:val="007641AA"/>
    <w:rsid w:val="00764AA6"/>
    <w:rsid w:val="0076634D"/>
    <w:rsid w:val="00766FC9"/>
    <w:rsid w:val="00771107"/>
    <w:rsid w:val="007817DC"/>
    <w:rsid w:val="007826C9"/>
    <w:rsid w:val="00786229"/>
    <w:rsid w:val="00796F47"/>
    <w:rsid w:val="007B4245"/>
    <w:rsid w:val="007B4BF5"/>
    <w:rsid w:val="007B72DD"/>
    <w:rsid w:val="007B79EF"/>
    <w:rsid w:val="007B7C5B"/>
    <w:rsid w:val="007C20DF"/>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832"/>
    <w:rsid w:val="00822782"/>
    <w:rsid w:val="00833173"/>
    <w:rsid w:val="00835659"/>
    <w:rsid w:val="00836B4A"/>
    <w:rsid w:val="00836E9A"/>
    <w:rsid w:val="00841D1E"/>
    <w:rsid w:val="00854D67"/>
    <w:rsid w:val="008568B4"/>
    <w:rsid w:val="008708AA"/>
    <w:rsid w:val="008739FD"/>
    <w:rsid w:val="0087421F"/>
    <w:rsid w:val="008746A9"/>
    <w:rsid w:val="00881767"/>
    <w:rsid w:val="008818CB"/>
    <w:rsid w:val="0088253A"/>
    <w:rsid w:val="008A2FEF"/>
    <w:rsid w:val="008A47B3"/>
    <w:rsid w:val="008B6706"/>
    <w:rsid w:val="008C22A7"/>
    <w:rsid w:val="008D1BA7"/>
    <w:rsid w:val="008D26FF"/>
    <w:rsid w:val="008D2FAF"/>
    <w:rsid w:val="008D5E72"/>
    <w:rsid w:val="008D6764"/>
    <w:rsid w:val="009005CF"/>
    <w:rsid w:val="00901A55"/>
    <w:rsid w:val="00902EEB"/>
    <w:rsid w:val="00904409"/>
    <w:rsid w:val="00906B80"/>
    <w:rsid w:val="00907C44"/>
    <w:rsid w:val="0091216C"/>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5ABA"/>
    <w:rsid w:val="00A21177"/>
    <w:rsid w:val="00A303E4"/>
    <w:rsid w:val="00A3210A"/>
    <w:rsid w:val="00A324C5"/>
    <w:rsid w:val="00A40D26"/>
    <w:rsid w:val="00A42AA5"/>
    <w:rsid w:val="00A47CE4"/>
    <w:rsid w:val="00A56F8A"/>
    <w:rsid w:val="00A6553C"/>
    <w:rsid w:val="00A65E3D"/>
    <w:rsid w:val="00A67532"/>
    <w:rsid w:val="00A679EA"/>
    <w:rsid w:val="00A74D35"/>
    <w:rsid w:val="00A75CAA"/>
    <w:rsid w:val="00A80577"/>
    <w:rsid w:val="00A82E79"/>
    <w:rsid w:val="00A85AC7"/>
    <w:rsid w:val="00A85B62"/>
    <w:rsid w:val="00A9484B"/>
    <w:rsid w:val="00A948FD"/>
    <w:rsid w:val="00A9579D"/>
    <w:rsid w:val="00A95B9C"/>
    <w:rsid w:val="00A95C0C"/>
    <w:rsid w:val="00AA1855"/>
    <w:rsid w:val="00AB32E9"/>
    <w:rsid w:val="00AD0224"/>
    <w:rsid w:val="00AD3DF3"/>
    <w:rsid w:val="00AF0299"/>
    <w:rsid w:val="00AF467F"/>
    <w:rsid w:val="00B01658"/>
    <w:rsid w:val="00B0373A"/>
    <w:rsid w:val="00B06EB3"/>
    <w:rsid w:val="00B129FD"/>
    <w:rsid w:val="00B1353A"/>
    <w:rsid w:val="00B20CC7"/>
    <w:rsid w:val="00B21A6D"/>
    <w:rsid w:val="00B25C9B"/>
    <w:rsid w:val="00B31DEB"/>
    <w:rsid w:val="00B35D7D"/>
    <w:rsid w:val="00B42A1E"/>
    <w:rsid w:val="00B42DAD"/>
    <w:rsid w:val="00B43562"/>
    <w:rsid w:val="00B43AEB"/>
    <w:rsid w:val="00B451A0"/>
    <w:rsid w:val="00B47A01"/>
    <w:rsid w:val="00B5363F"/>
    <w:rsid w:val="00B55564"/>
    <w:rsid w:val="00B6152E"/>
    <w:rsid w:val="00B648A4"/>
    <w:rsid w:val="00B7084F"/>
    <w:rsid w:val="00B83565"/>
    <w:rsid w:val="00B86576"/>
    <w:rsid w:val="00B867A0"/>
    <w:rsid w:val="00B9243A"/>
    <w:rsid w:val="00B95EAD"/>
    <w:rsid w:val="00BA4562"/>
    <w:rsid w:val="00BA4E07"/>
    <w:rsid w:val="00BA73F0"/>
    <w:rsid w:val="00BB1205"/>
    <w:rsid w:val="00BB269A"/>
    <w:rsid w:val="00BB3CB4"/>
    <w:rsid w:val="00BB7289"/>
    <w:rsid w:val="00BC5F7E"/>
    <w:rsid w:val="00BC63CA"/>
    <w:rsid w:val="00BD307E"/>
    <w:rsid w:val="00BD49FE"/>
    <w:rsid w:val="00BE485E"/>
    <w:rsid w:val="00BE5094"/>
    <w:rsid w:val="00BE6CB6"/>
    <w:rsid w:val="00BF35E9"/>
    <w:rsid w:val="00BF3A1C"/>
    <w:rsid w:val="00BF406D"/>
    <w:rsid w:val="00BF4B5F"/>
    <w:rsid w:val="00BF55D9"/>
    <w:rsid w:val="00BF7305"/>
    <w:rsid w:val="00C00C87"/>
    <w:rsid w:val="00C04715"/>
    <w:rsid w:val="00C06325"/>
    <w:rsid w:val="00C11451"/>
    <w:rsid w:val="00C14731"/>
    <w:rsid w:val="00C23004"/>
    <w:rsid w:val="00C26A73"/>
    <w:rsid w:val="00C32A8C"/>
    <w:rsid w:val="00C42B4A"/>
    <w:rsid w:val="00C43340"/>
    <w:rsid w:val="00C52190"/>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745A"/>
    <w:rsid w:val="00CC386C"/>
    <w:rsid w:val="00CC70C6"/>
    <w:rsid w:val="00CD5F38"/>
    <w:rsid w:val="00CD7D1D"/>
    <w:rsid w:val="00CE687F"/>
    <w:rsid w:val="00CF03EC"/>
    <w:rsid w:val="00CF1C06"/>
    <w:rsid w:val="00CF2C3B"/>
    <w:rsid w:val="00CF3FA2"/>
    <w:rsid w:val="00D0298C"/>
    <w:rsid w:val="00D03E44"/>
    <w:rsid w:val="00D0553C"/>
    <w:rsid w:val="00D06B08"/>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4719"/>
    <w:rsid w:val="00E756F3"/>
    <w:rsid w:val="00E8484D"/>
    <w:rsid w:val="00E95D17"/>
    <w:rsid w:val="00EA001C"/>
    <w:rsid w:val="00EA353C"/>
    <w:rsid w:val="00EA3C4D"/>
    <w:rsid w:val="00EA56B0"/>
    <w:rsid w:val="00EA64CC"/>
    <w:rsid w:val="00EB007B"/>
    <w:rsid w:val="00EB505B"/>
    <w:rsid w:val="00EB5354"/>
    <w:rsid w:val="00EB7263"/>
    <w:rsid w:val="00EC3634"/>
    <w:rsid w:val="00EC46A8"/>
    <w:rsid w:val="00EC48F2"/>
    <w:rsid w:val="00EC52DD"/>
    <w:rsid w:val="00ED0596"/>
    <w:rsid w:val="00ED1C98"/>
    <w:rsid w:val="00ED3A4F"/>
    <w:rsid w:val="00ED485E"/>
    <w:rsid w:val="00ED7313"/>
    <w:rsid w:val="00EE0FCC"/>
    <w:rsid w:val="00EE5D45"/>
    <w:rsid w:val="00EF0E81"/>
    <w:rsid w:val="00EF7402"/>
    <w:rsid w:val="00F011E0"/>
    <w:rsid w:val="00F10053"/>
    <w:rsid w:val="00F10BD7"/>
    <w:rsid w:val="00F1164E"/>
    <w:rsid w:val="00F12891"/>
    <w:rsid w:val="00F17D8A"/>
    <w:rsid w:val="00F23266"/>
    <w:rsid w:val="00F25817"/>
    <w:rsid w:val="00F264AE"/>
    <w:rsid w:val="00F26D3D"/>
    <w:rsid w:val="00F26F14"/>
    <w:rsid w:val="00F31459"/>
    <w:rsid w:val="00F31CF6"/>
    <w:rsid w:val="00F430E7"/>
    <w:rsid w:val="00F56F3F"/>
    <w:rsid w:val="00F571F3"/>
    <w:rsid w:val="00F6212A"/>
    <w:rsid w:val="00F65AA7"/>
    <w:rsid w:val="00F72F1A"/>
    <w:rsid w:val="00F924AE"/>
    <w:rsid w:val="00FA068C"/>
    <w:rsid w:val="00FA24D4"/>
    <w:rsid w:val="00FA28C6"/>
    <w:rsid w:val="00FB2624"/>
    <w:rsid w:val="00FB273C"/>
    <w:rsid w:val="00FB28FD"/>
    <w:rsid w:val="00FB34DE"/>
    <w:rsid w:val="00FB6C3D"/>
    <w:rsid w:val="00FB6D2F"/>
    <w:rsid w:val="00FB6DD0"/>
    <w:rsid w:val="00FC7BF3"/>
    <w:rsid w:val="00FD2107"/>
    <w:rsid w:val="00FD33C4"/>
    <w:rsid w:val="00FD751A"/>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B7892E6F-4210-4B4A-8568-F8C942CFC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openxmlformats.org/officeDocument/2006/relationships/image" Target="media/image13.jpeg"/><Relationship Id="rId10" Type="http://schemas.microsoft.com/office/2011/relationships/commentsExtended" Target="commentsExtended.xml"/><Relationship Id="rId19" Type="http://schemas.openxmlformats.org/officeDocument/2006/relationships/image" Target="media/image4.jp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02D22DA-BC58-E243-8E91-FDB0264A1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79</Pages>
  <Words>47460</Words>
  <Characters>270525</Characters>
  <Application>Microsoft Office Word</Application>
  <DocSecurity>0</DocSecurity>
  <Lines>2254</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152</cp:revision>
  <cp:lastPrinted>2019-11-26T17:35:00Z</cp:lastPrinted>
  <dcterms:created xsi:type="dcterms:W3CDTF">2019-12-10T00:48:00Z</dcterms:created>
  <dcterms:modified xsi:type="dcterms:W3CDTF">2019-12-1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